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329B4" w14:textId="5B2CA9D8" w:rsidR="00B23996" w:rsidRDefault="006566FB" w:rsidP="006566FB">
      <w:pPr>
        <w:tabs>
          <w:tab w:val="right" w:pos="9072"/>
        </w:tabs>
      </w:pPr>
      <w:r>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291918" w:rsidRPr="006566FB" w:rsidRDefault="00291918" w:rsidP="006566FB">
                            <w:pPr>
                              <w:pStyle w:val="etml-es-logo"/>
                              <w:rPr>
                                <w:sz w:val="52"/>
                              </w:rPr>
                            </w:pPr>
                            <w:r w:rsidRPr="006566FB">
                              <w:rPr>
                                <w:sz w:val="52"/>
                              </w:rPr>
                              <w:t>ETML-</w:t>
                            </w:r>
                            <w:r w:rsidRPr="006566FB">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" stroked="f">
                <v:textbox inset="0,0,0,0">
                  <w:txbxContent>
                    <w:p w14:paraId="6101E2F6" w14:textId="0B9F2C2A" w:rsidR="00291918" w:rsidRPr="006566FB" w:rsidRDefault="00291918" w:rsidP="006566FB">
                      <w:pPr>
                        <w:pStyle w:val="etml-es-logo"/>
                        <w:rPr>
                          <w:sz w:val="52"/>
                        </w:rPr>
                      </w:pPr>
                      <w:r w:rsidRPr="006566FB">
                        <w:rPr>
                          <w:sz w:val="52"/>
                        </w:rPr>
                        <w:t>ETML-</w:t>
                      </w:r>
                      <w:r w:rsidRPr="006566FB">
                        <w:rPr>
                          <w:color w:val="FF0000"/>
                          <w:sz w:val="52"/>
                        </w:rPr>
                        <w:t>ES</w:t>
                      </w:r>
                    </w:p>
                  </w:txbxContent>
                </v:textbox>
                <w10:wrap anchorx="margin"/>
              </v:shape>
            </w:pict>
          </mc:Fallback>
        </mc:AlternateContent>
      </w:r>
      <w:r>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6566FB" w:rsidRDefault="008760E4" w:rsidP="00535D80">
      <w:pPr>
        <w:pStyle w:val="PDGProjet"/>
        <w:spacing w:before="1080" w:after="120"/>
        <w:jc w:val="center"/>
        <w:rPr>
          <w:b/>
          <w:sz w:val="72"/>
        </w:rPr>
      </w:pPr>
      <w:r w:rsidRPr="006566FB">
        <w:rPr>
          <w:b/>
          <w:sz w:val="72"/>
        </w:rPr>
        <w:t>Projet de diplôme</w:t>
      </w:r>
    </w:p>
    <w:p w14:paraId="7567BDED" w14:textId="35053D19" w:rsidR="006566FB" w:rsidRDefault="006566FB" w:rsidP="00211FC0">
      <w:pPr>
        <w:pStyle w:val="PDGProjet"/>
        <w:spacing w:before="360"/>
        <w:jc w:val="center"/>
        <w:rPr>
          <w:sz w:val="36"/>
        </w:rPr>
      </w:pPr>
      <w:r w:rsidRPr="006566FB">
        <w:rPr>
          <w:sz w:val="36"/>
        </w:rPr>
        <w:t>Technicien ES</w:t>
      </w:r>
      <w:r>
        <w:rPr>
          <w:sz w:val="36"/>
        </w:rPr>
        <w:t xml:space="preserve"> en génie électrique,</w:t>
      </w:r>
      <w:r>
        <w:rPr>
          <w:sz w:val="36"/>
        </w:rPr>
        <w:br/>
      </w:r>
      <w:r w:rsidRPr="006566FB">
        <w:rPr>
          <w:sz w:val="36"/>
        </w:rPr>
        <w:t>spécialisation électronique</w:t>
      </w:r>
    </w:p>
    <w:p w14:paraId="395E7762" w14:textId="0D2AF4AA" w:rsidR="006566FB" w:rsidRPr="006566FB" w:rsidRDefault="006566FB" w:rsidP="00535D80">
      <w:pPr>
        <w:pStyle w:val="PDGProjet"/>
        <w:spacing w:before="1680"/>
        <w:jc w:val="center"/>
        <w:rPr>
          <w:sz w:val="32"/>
        </w:rPr>
      </w:pPr>
      <w:r w:rsidRPr="006566FB">
        <w:rPr>
          <w:sz w:val="32"/>
        </w:rPr>
        <w:t>2312</w:t>
      </w:r>
    </w:p>
    <w:p w14:paraId="2465A2A4" w14:textId="16B8BEAA" w:rsidR="00211FC0" w:rsidRDefault="00211FC0" w:rsidP="00211FC0">
      <w:pPr>
        <w:spacing w:after="2520"/>
        <w:jc w:val="center"/>
        <w:rPr>
          <w:sz w:val="56"/>
        </w:rPr>
      </w:pPr>
      <w:r w:rsidRPr="00211FC0">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291918" w:rsidRDefault="00291918" w:rsidP="00211FC0">
                            <w:pPr>
                              <w:pStyle w:val="PDGNoms"/>
                            </w:pPr>
                            <w:r>
                              <w:t>Expert n° 1 :</w:t>
                            </w:r>
                          </w:p>
                          <w:p w14:paraId="22524B79" w14:textId="77777777" w:rsidR="00291918" w:rsidRDefault="00291918" w:rsidP="00211FC0">
                            <w:pPr>
                              <w:pStyle w:val="PDGNoms"/>
                            </w:pPr>
                            <w: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" stroked="f">
                <v:textbox>
                  <w:txbxContent>
                    <w:p w14:paraId="73FF404A" w14:textId="77777777" w:rsidR="00291918" w:rsidRDefault="00291918" w:rsidP="00211FC0">
                      <w:pPr>
                        <w:pStyle w:val="PDGNoms"/>
                      </w:pPr>
                      <w:r>
                        <w:t>Expert n° 1 :</w:t>
                      </w:r>
                    </w:p>
                    <w:p w14:paraId="22524B79" w14:textId="77777777" w:rsidR="00291918" w:rsidRDefault="00291918" w:rsidP="00211FC0">
                      <w:pPr>
                        <w:pStyle w:val="PDGNoms"/>
                      </w:pPr>
                      <w:r>
                        <w:t>x</w:t>
                      </w:r>
                    </w:p>
                  </w:txbxContent>
                </v:textbox>
                <w10:wrap anchorx="margin" anchory="page"/>
              </v:shape>
            </w:pict>
          </mc:Fallback>
        </mc:AlternateContent>
      </w:r>
      <w:r w:rsidRPr="00211FC0">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291918" w:rsidRDefault="00291918" w:rsidP="00211FC0">
                            <w:pPr>
                              <w:pStyle w:val="PDGNoms"/>
                            </w:pPr>
                            <w:r>
                              <w:t>Réalisé par :</w:t>
                            </w:r>
                          </w:p>
                          <w:p w14:paraId="56A7B5D3" w14:textId="77777777" w:rsidR="00291918" w:rsidRPr="00211FC0" w:rsidRDefault="00291918" w:rsidP="00211FC0">
                            <w:pPr>
                              <w:pStyle w:val="PDGNoms"/>
                              <w:rPr>
                                <w:b/>
                              </w:rPr>
                            </w:pPr>
                            <w:r w:rsidRPr="00211FC0">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Ji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" stroked="f">
                <v:textbox>
                  <w:txbxContent>
                    <w:p w14:paraId="34E1D4A6" w14:textId="77777777" w:rsidR="00291918" w:rsidRDefault="00291918" w:rsidP="00211FC0">
                      <w:pPr>
                        <w:pStyle w:val="PDGNoms"/>
                      </w:pPr>
                      <w:r>
                        <w:t>Réalisé par :</w:t>
                      </w:r>
                    </w:p>
                    <w:p w14:paraId="56A7B5D3" w14:textId="77777777" w:rsidR="00291918" w:rsidRPr="00211FC0" w:rsidRDefault="00291918" w:rsidP="00211FC0">
                      <w:pPr>
                        <w:pStyle w:val="PDGNoms"/>
                        <w:rPr>
                          <w:b/>
                        </w:rPr>
                      </w:pPr>
                      <w:r w:rsidRPr="00211FC0">
                        <w:rPr>
                          <w:b/>
                        </w:rPr>
                        <w:t>Miguel Santos</w:t>
                      </w:r>
                    </w:p>
                  </w:txbxContent>
                </v:textbox>
                <w10:wrap anchorx="margin" anchory="page"/>
              </v:shape>
            </w:pict>
          </mc:Fallback>
        </mc:AlternateContent>
      </w:r>
      <w:r w:rsidR="006566FB" w:rsidRPr="006566FB">
        <w:rPr>
          <w:sz w:val="56"/>
        </w:rPr>
        <w:t>Système d’accès par badge</w:t>
      </w:r>
      <w:r w:rsidR="006566FB" w:rsidRPr="006566FB">
        <w:rPr>
          <w:sz w:val="56"/>
        </w:rPr>
        <w:br/>
        <w:t>pour place de travail</w:t>
      </w:r>
    </w:p>
    <w:p w14:paraId="6690BE7E" w14:textId="61D80931" w:rsidR="00293D82" w:rsidRPr="00211FC0" w:rsidRDefault="00535D80" w:rsidP="00211FC0">
      <w:pPr>
        <w:spacing w:after="2520"/>
        <w:jc w:val="center"/>
        <w:rPr>
          <w:sz w:val="56"/>
        </w:rPr>
      </w:pPr>
      <w:r w:rsidRPr="00211FC0">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291918" w:rsidRDefault="00291918" w:rsidP="00211FC0">
                            <w:pPr>
                              <w:pStyle w:val="PDGNoms"/>
                            </w:pPr>
                            <w:r>
                              <w:t>Maître de diplôme :</w:t>
                            </w:r>
                          </w:p>
                          <w:p w14:paraId="5EC238BD" w14:textId="3BC2315D" w:rsidR="00291918" w:rsidRPr="00211FC0" w:rsidRDefault="00291918" w:rsidP="00211FC0">
                            <w:pPr>
                              <w:pStyle w:val="PDGNoms"/>
                              <w:rPr>
                                <w:b/>
                              </w:rPr>
                            </w:pPr>
                            <w:r w:rsidRPr="00211FC0">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" stroked="f">
                <v:textbox>
                  <w:txbxContent>
                    <w:p w14:paraId="756A5BF3" w14:textId="4DE4D4BD" w:rsidR="00291918" w:rsidRDefault="00291918" w:rsidP="00211FC0">
                      <w:pPr>
                        <w:pStyle w:val="PDGNoms"/>
                      </w:pPr>
                      <w:r>
                        <w:t>Maître de diplôme :</w:t>
                      </w:r>
                    </w:p>
                    <w:p w14:paraId="5EC238BD" w14:textId="3BC2315D" w:rsidR="00291918" w:rsidRPr="00211FC0" w:rsidRDefault="00291918" w:rsidP="00211FC0">
                      <w:pPr>
                        <w:pStyle w:val="PDGNoms"/>
                        <w:rPr>
                          <w:b/>
                        </w:rPr>
                      </w:pPr>
                      <w:r w:rsidRPr="00211FC0">
                        <w:rPr>
                          <w:b/>
                        </w:rPr>
                        <w:t>Philippe Bovey</w:t>
                      </w:r>
                    </w:p>
                  </w:txbxContent>
                </v:textbox>
                <w10:wrap anchorx="margin" anchory="page"/>
              </v:shape>
            </w:pict>
          </mc:Fallback>
        </mc:AlternateContent>
      </w:r>
      <w:r w:rsidR="00211FC0" w:rsidRPr="00211FC0">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291918" w:rsidRDefault="00291918" w:rsidP="00211FC0">
                            <w:pPr>
                              <w:pStyle w:val="PDGNoms"/>
                            </w:pPr>
                            <w:r>
                              <w:t>Expert n° 2 :</w:t>
                            </w:r>
                          </w:p>
                          <w:p w14:paraId="1BB2C3E9" w14:textId="77777777" w:rsidR="00291918" w:rsidRDefault="00291918" w:rsidP="00211FC0">
                            <w:pPr>
                              <w:pStyle w:val="PDGNoms"/>
                            </w:pPr>
                            <w:r>
                              <w:t>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6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" stroked="f">
                <v:textbox>
                  <w:txbxContent>
                    <w:p w14:paraId="090B907D" w14:textId="5C89DB3C" w:rsidR="00291918" w:rsidRDefault="00291918" w:rsidP="00211FC0">
                      <w:pPr>
                        <w:pStyle w:val="PDGNoms"/>
                      </w:pPr>
                      <w:r>
                        <w:t>Expert n° 2 :</w:t>
                      </w:r>
                    </w:p>
                    <w:p w14:paraId="1BB2C3E9" w14:textId="77777777" w:rsidR="00291918" w:rsidRDefault="00291918" w:rsidP="00211FC0">
                      <w:pPr>
                        <w:pStyle w:val="PDGNoms"/>
                      </w:pPr>
                      <w:r>
                        <w:t>x</w:t>
                      </w:r>
                    </w:p>
                  </w:txbxContent>
                </v:textbox>
                <w10:wrap anchorx="margin" anchory="page"/>
              </v:shape>
            </w:pict>
          </mc:Fallback>
        </mc:AlternateContent>
      </w:r>
      <w:r w:rsidR="00293D82">
        <w:br w:type="page"/>
      </w:r>
    </w:p>
    <w:p w14:paraId="1D39405C" w14:textId="71461CD2" w:rsidR="00293D82" w:rsidRDefault="00293D82" w:rsidP="00036971"/>
    <w:p w14:paraId="29CCA4A5" w14:textId="77777777" w:rsidR="00293D82" w:rsidRDefault="00293D82" w:rsidP="00036971">
      <w:pPr>
        <w:sectPr w:rsidR="00293D82" w:rsidSect="00293D82">
          <w:type w:val="oddPage"/>
          <w:pgSz w:w="11906" w:h="16838"/>
          <w:pgMar w:top="1417" w:right="1417" w:bottom="1417" w:left="1417" w:header="708" w:footer="708" w:gutter="0"/>
          <w:pgNumType w:start="1"/>
          <w:cols w:space="708"/>
          <w:titlePg/>
          <w:docGrid w:linePitch="360"/>
        </w:sectPr>
      </w:pPr>
    </w:p>
    <w:sdt>
      <w:sdtPr>
        <w:rPr>
          <w:rFonts w:asciiTheme="minorHAnsi" w:eastAsiaTheme="minorHAnsi" w:hAnsiTheme="minorHAnsi" w:cstheme="minorBidi"/>
          <w:b w:val="0"/>
          <w:sz w:val="22"/>
          <w:szCs w:val="22"/>
          <w:lang w:val="fr-FR" w:eastAsia="en-US"/>
        </w:rPr>
        <w:id w:val="382997229"/>
        <w:docPartObj>
          <w:docPartGallery w:val="Table of Contents"/>
          <w:docPartUnique/>
        </w:docPartObj>
      </w:sdtPr>
      <w:sdtEndPr>
        <w:rPr>
          <w:rFonts w:ascii="Gentium Book Basic" w:hAnsi="Gentium Book Basic"/>
        </w:rPr>
      </w:sdtEndPr>
      <w:sdtContent>
        <w:p w14:paraId="09CDCEC1" w14:textId="77777777" w:rsidR="00E84CD5" w:rsidRDefault="00E84CD5" w:rsidP="00E84CD5">
          <w:pPr>
            <w:pStyle w:val="En-ttedetabledesmatires"/>
          </w:pPr>
          <w:r>
            <w:rPr>
              <w:lang w:val="fr-FR"/>
            </w:rPr>
            <w:t>Table des matières</w:t>
          </w:r>
        </w:p>
        <w:p w14:paraId="47E949FC" w14:textId="677AAFDA" w:rsidR="006B5C63" w:rsidRDefault="00E84CD5">
          <w:pPr>
            <w:pStyle w:val="TM1"/>
            <w:tabs>
              <w:tab w:val="right" w:leader="dot" w:pos="9062"/>
            </w:tabs>
            <w:rPr>
              <w:rFonts w:asciiTheme="minorHAnsi" w:hAnsiTheme="minorHAnsi" w:cstheme="minorBidi"/>
              <w:noProof/>
            </w:rPr>
          </w:pPr>
          <w:r>
            <w:fldChar w:fldCharType="begin"/>
          </w:r>
          <w:r>
            <w:instrText xml:space="preserve"> TOC \o "1-3" \h \z \u </w:instrText>
          </w:r>
          <w:r>
            <w:fldChar w:fldCharType="separate"/>
          </w:r>
          <w:hyperlink w:anchor="_Toc145004150" w:history="1">
            <w:r w:rsidR="006B5C63" w:rsidRPr="002E6BB9">
              <w:rPr>
                <w:rStyle w:val="Lienhypertexte"/>
                <w:noProof/>
              </w:rPr>
              <w:t>1 Introduction</w:t>
            </w:r>
            <w:r w:rsidR="006B5C63">
              <w:rPr>
                <w:noProof/>
                <w:webHidden/>
              </w:rPr>
              <w:tab/>
            </w:r>
            <w:r w:rsidR="006B5C63">
              <w:rPr>
                <w:noProof/>
                <w:webHidden/>
              </w:rPr>
              <w:fldChar w:fldCharType="begin"/>
            </w:r>
            <w:r w:rsidR="006B5C63">
              <w:rPr>
                <w:noProof/>
                <w:webHidden/>
              </w:rPr>
              <w:instrText xml:space="preserve"> PAGEREF _Toc145004150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5BC82ED3" w14:textId="4B29DB0F" w:rsidR="006B5C63" w:rsidRDefault="00C876D7">
          <w:pPr>
            <w:pStyle w:val="TM2"/>
            <w:tabs>
              <w:tab w:val="right" w:leader="dot" w:pos="9062"/>
            </w:tabs>
            <w:rPr>
              <w:rFonts w:asciiTheme="minorHAnsi" w:hAnsiTheme="minorHAnsi" w:cstheme="minorBidi"/>
              <w:noProof/>
            </w:rPr>
          </w:pPr>
          <w:hyperlink w:anchor="_Toc145004151" w:history="1">
            <w:r w:rsidR="006B5C63" w:rsidRPr="002E6BB9">
              <w:rPr>
                <w:rStyle w:val="Lienhypertexte"/>
                <w:noProof/>
              </w:rPr>
              <w:t>1.1 Contexte</w:t>
            </w:r>
            <w:r w:rsidR="006B5C63">
              <w:rPr>
                <w:noProof/>
                <w:webHidden/>
              </w:rPr>
              <w:tab/>
            </w:r>
            <w:r w:rsidR="006B5C63">
              <w:rPr>
                <w:noProof/>
                <w:webHidden/>
              </w:rPr>
              <w:fldChar w:fldCharType="begin"/>
            </w:r>
            <w:r w:rsidR="006B5C63">
              <w:rPr>
                <w:noProof/>
                <w:webHidden/>
              </w:rPr>
              <w:instrText xml:space="preserve"> PAGEREF _Toc145004151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29B92C2C" w14:textId="21CBB2D3" w:rsidR="006B5C63" w:rsidRDefault="00C876D7">
          <w:pPr>
            <w:pStyle w:val="TM2"/>
            <w:tabs>
              <w:tab w:val="right" w:leader="dot" w:pos="9062"/>
            </w:tabs>
            <w:rPr>
              <w:rFonts w:asciiTheme="minorHAnsi" w:hAnsiTheme="minorHAnsi" w:cstheme="minorBidi"/>
              <w:noProof/>
            </w:rPr>
          </w:pPr>
          <w:hyperlink w:anchor="_Toc145004152" w:history="1">
            <w:r w:rsidR="006B5C63" w:rsidRPr="002E6BB9">
              <w:rPr>
                <w:rStyle w:val="Lienhypertexte"/>
                <w:noProof/>
              </w:rPr>
              <w:t>1.2 But du projet</w:t>
            </w:r>
            <w:r w:rsidR="006B5C63">
              <w:rPr>
                <w:noProof/>
                <w:webHidden/>
              </w:rPr>
              <w:tab/>
            </w:r>
            <w:r w:rsidR="006B5C63">
              <w:rPr>
                <w:noProof/>
                <w:webHidden/>
              </w:rPr>
              <w:fldChar w:fldCharType="begin"/>
            </w:r>
            <w:r w:rsidR="006B5C63">
              <w:rPr>
                <w:noProof/>
                <w:webHidden/>
              </w:rPr>
              <w:instrText xml:space="preserve"> PAGEREF _Toc145004152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3FE04D74" w14:textId="4D37CE99" w:rsidR="006B5C63" w:rsidRDefault="00C876D7">
          <w:pPr>
            <w:pStyle w:val="TM1"/>
            <w:tabs>
              <w:tab w:val="right" w:leader="dot" w:pos="9062"/>
            </w:tabs>
            <w:rPr>
              <w:rFonts w:asciiTheme="minorHAnsi" w:hAnsiTheme="minorHAnsi" w:cstheme="minorBidi"/>
              <w:noProof/>
            </w:rPr>
          </w:pPr>
          <w:hyperlink w:anchor="_Toc145004153" w:history="1">
            <w:r w:rsidR="006B5C63" w:rsidRPr="002E6BB9">
              <w:rPr>
                <w:rStyle w:val="Lienhypertexte"/>
                <w:noProof/>
              </w:rPr>
              <w:t>2 Design</w:t>
            </w:r>
            <w:r w:rsidR="006B5C63">
              <w:rPr>
                <w:noProof/>
                <w:webHidden/>
              </w:rPr>
              <w:tab/>
            </w:r>
            <w:r w:rsidR="006B5C63">
              <w:rPr>
                <w:noProof/>
                <w:webHidden/>
              </w:rPr>
              <w:fldChar w:fldCharType="begin"/>
            </w:r>
            <w:r w:rsidR="006B5C63">
              <w:rPr>
                <w:noProof/>
                <w:webHidden/>
              </w:rPr>
              <w:instrText xml:space="preserve"> PAGEREF _Toc145004153 \h </w:instrText>
            </w:r>
            <w:r w:rsidR="006B5C63">
              <w:rPr>
                <w:noProof/>
                <w:webHidden/>
              </w:rPr>
            </w:r>
            <w:r w:rsidR="006B5C63">
              <w:rPr>
                <w:noProof/>
                <w:webHidden/>
              </w:rPr>
              <w:fldChar w:fldCharType="separate"/>
            </w:r>
            <w:r w:rsidR="006B5C63">
              <w:rPr>
                <w:noProof/>
                <w:webHidden/>
              </w:rPr>
              <w:t>6</w:t>
            </w:r>
            <w:r w:rsidR="006B5C63">
              <w:rPr>
                <w:noProof/>
                <w:webHidden/>
              </w:rPr>
              <w:fldChar w:fldCharType="end"/>
            </w:r>
          </w:hyperlink>
        </w:p>
        <w:p w14:paraId="1B084132" w14:textId="194F3415" w:rsidR="006B5C63" w:rsidRDefault="00C876D7">
          <w:pPr>
            <w:pStyle w:val="TM2"/>
            <w:tabs>
              <w:tab w:val="right" w:leader="dot" w:pos="9062"/>
            </w:tabs>
            <w:rPr>
              <w:rFonts w:asciiTheme="minorHAnsi" w:hAnsiTheme="minorHAnsi" w:cstheme="minorBidi"/>
              <w:noProof/>
            </w:rPr>
          </w:pPr>
          <w:hyperlink w:anchor="_Toc145004154" w:history="1">
            <w:r w:rsidR="006B5C63" w:rsidRPr="002E6BB9">
              <w:rPr>
                <w:rStyle w:val="Lienhypertexte"/>
                <w:noProof/>
              </w:rPr>
              <w:t>2.1 Schéma de principe</w:t>
            </w:r>
            <w:r w:rsidR="006B5C63">
              <w:rPr>
                <w:noProof/>
                <w:webHidden/>
              </w:rPr>
              <w:tab/>
            </w:r>
            <w:r w:rsidR="006B5C63">
              <w:rPr>
                <w:noProof/>
                <w:webHidden/>
              </w:rPr>
              <w:fldChar w:fldCharType="begin"/>
            </w:r>
            <w:r w:rsidR="006B5C63">
              <w:rPr>
                <w:noProof/>
                <w:webHidden/>
              </w:rPr>
              <w:instrText xml:space="preserve"> PAGEREF _Toc145004154 \h </w:instrText>
            </w:r>
            <w:r w:rsidR="006B5C63">
              <w:rPr>
                <w:noProof/>
                <w:webHidden/>
              </w:rPr>
            </w:r>
            <w:r w:rsidR="006B5C63">
              <w:rPr>
                <w:noProof/>
                <w:webHidden/>
              </w:rPr>
              <w:fldChar w:fldCharType="separate"/>
            </w:r>
            <w:r w:rsidR="006B5C63">
              <w:rPr>
                <w:noProof/>
                <w:webHidden/>
              </w:rPr>
              <w:t>6</w:t>
            </w:r>
            <w:r w:rsidR="006B5C63">
              <w:rPr>
                <w:noProof/>
                <w:webHidden/>
              </w:rPr>
              <w:fldChar w:fldCharType="end"/>
            </w:r>
          </w:hyperlink>
        </w:p>
        <w:p w14:paraId="26B9DDC7" w14:textId="148301C8" w:rsidR="006B5C63" w:rsidRDefault="00C876D7">
          <w:pPr>
            <w:pStyle w:val="TM2"/>
            <w:tabs>
              <w:tab w:val="right" w:leader="dot" w:pos="9062"/>
            </w:tabs>
            <w:rPr>
              <w:rFonts w:asciiTheme="minorHAnsi" w:hAnsiTheme="minorHAnsi" w:cstheme="minorBidi"/>
              <w:noProof/>
            </w:rPr>
          </w:pPr>
          <w:hyperlink w:anchor="_Toc145004155" w:history="1">
            <w:r w:rsidR="006B5C63" w:rsidRPr="002E6BB9">
              <w:rPr>
                <w:rStyle w:val="Lienhypertexte"/>
                <w:noProof/>
              </w:rPr>
              <w:t>2.2 Alimentation</w:t>
            </w:r>
            <w:r w:rsidR="006B5C63">
              <w:rPr>
                <w:noProof/>
                <w:webHidden/>
              </w:rPr>
              <w:tab/>
            </w:r>
            <w:r w:rsidR="006B5C63">
              <w:rPr>
                <w:noProof/>
                <w:webHidden/>
              </w:rPr>
              <w:fldChar w:fldCharType="begin"/>
            </w:r>
            <w:r w:rsidR="006B5C63">
              <w:rPr>
                <w:noProof/>
                <w:webHidden/>
              </w:rPr>
              <w:instrText xml:space="preserve"> PAGEREF _Toc145004155 \h </w:instrText>
            </w:r>
            <w:r w:rsidR="006B5C63">
              <w:rPr>
                <w:noProof/>
                <w:webHidden/>
              </w:rPr>
            </w:r>
            <w:r w:rsidR="006B5C63">
              <w:rPr>
                <w:noProof/>
                <w:webHidden/>
              </w:rPr>
              <w:fldChar w:fldCharType="separate"/>
            </w:r>
            <w:r w:rsidR="006B5C63">
              <w:rPr>
                <w:noProof/>
                <w:webHidden/>
              </w:rPr>
              <w:t>7</w:t>
            </w:r>
            <w:r w:rsidR="006B5C63">
              <w:rPr>
                <w:noProof/>
                <w:webHidden/>
              </w:rPr>
              <w:fldChar w:fldCharType="end"/>
            </w:r>
          </w:hyperlink>
        </w:p>
        <w:p w14:paraId="437DE120" w14:textId="6DE2521B" w:rsidR="006B5C63" w:rsidRDefault="00C876D7">
          <w:pPr>
            <w:pStyle w:val="TM2"/>
            <w:tabs>
              <w:tab w:val="right" w:leader="dot" w:pos="9062"/>
            </w:tabs>
            <w:rPr>
              <w:rFonts w:asciiTheme="minorHAnsi" w:hAnsiTheme="minorHAnsi" w:cstheme="minorBidi"/>
              <w:noProof/>
            </w:rPr>
          </w:pPr>
          <w:hyperlink w:anchor="_Toc145004156" w:history="1">
            <w:r w:rsidR="006B5C63" w:rsidRPr="002E6BB9">
              <w:rPr>
                <w:rStyle w:val="Lienhypertexte"/>
                <w:noProof/>
              </w:rPr>
              <w:t>2.3 RFID</w:t>
            </w:r>
            <w:r w:rsidR="006B5C63">
              <w:rPr>
                <w:noProof/>
                <w:webHidden/>
              </w:rPr>
              <w:tab/>
            </w:r>
            <w:r w:rsidR="006B5C63">
              <w:rPr>
                <w:noProof/>
                <w:webHidden/>
              </w:rPr>
              <w:fldChar w:fldCharType="begin"/>
            </w:r>
            <w:r w:rsidR="006B5C63">
              <w:rPr>
                <w:noProof/>
                <w:webHidden/>
              </w:rPr>
              <w:instrText xml:space="preserve"> PAGEREF _Toc145004156 \h </w:instrText>
            </w:r>
            <w:r w:rsidR="006B5C63">
              <w:rPr>
                <w:noProof/>
                <w:webHidden/>
              </w:rPr>
            </w:r>
            <w:r w:rsidR="006B5C63">
              <w:rPr>
                <w:noProof/>
                <w:webHidden/>
              </w:rPr>
              <w:fldChar w:fldCharType="separate"/>
            </w:r>
            <w:r w:rsidR="006B5C63">
              <w:rPr>
                <w:noProof/>
                <w:webHidden/>
              </w:rPr>
              <w:t>8</w:t>
            </w:r>
            <w:r w:rsidR="006B5C63">
              <w:rPr>
                <w:noProof/>
                <w:webHidden/>
              </w:rPr>
              <w:fldChar w:fldCharType="end"/>
            </w:r>
          </w:hyperlink>
        </w:p>
        <w:p w14:paraId="4F326D8E" w14:textId="226A408E" w:rsidR="006B5C63" w:rsidRDefault="00C876D7">
          <w:pPr>
            <w:pStyle w:val="TM2"/>
            <w:tabs>
              <w:tab w:val="right" w:leader="dot" w:pos="9062"/>
            </w:tabs>
            <w:rPr>
              <w:rFonts w:asciiTheme="minorHAnsi" w:hAnsiTheme="minorHAnsi" w:cstheme="minorBidi"/>
              <w:noProof/>
            </w:rPr>
          </w:pPr>
          <w:hyperlink w:anchor="_Toc145004157" w:history="1">
            <w:r w:rsidR="006B5C63" w:rsidRPr="002E6BB9">
              <w:rPr>
                <w:rStyle w:val="Lienhypertexte"/>
                <w:noProof/>
              </w:rPr>
              <w:t>2.4 Microcontrôleur</w:t>
            </w:r>
            <w:r w:rsidR="006B5C63">
              <w:rPr>
                <w:noProof/>
                <w:webHidden/>
              </w:rPr>
              <w:tab/>
            </w:r>
            <w:r w:rsidR="006B5C63">
              <w:rPr>
                <w:noProof/>
                <w:webHidden/>
              </w:rPr>
              <w:fldChar w:fldCharType="begin"/>
            </w:r>
            <w:r w:rsidR="006B5C63">
              <w:rPr>
                <w:noProof/>
                <w:webHidden/>
              </w:rPr>
              <w:instrText xml:space="preserve"> PAGEREF _Toc145004157 \h </w:instrText>
            </w:r>
            <w:r w:rsidR="006B5C63">
              <w:rPr>
                <w:noProof/>
                <w:webHidden/>
              </w:rPr>
            </w:r>
            <w:r w:rsidR="006B5C63">
              <w:rPr>
                <w:noProof/>
                <w:webHidden/>
              </w:rPr>
              <w:fldChar w:fldCharType="separate"/>
            </w:r>
            <w:r w:rsidR="006B5C63">
              <w:rPr>
                <w:noProof/>
                <w:webHidden/>
              </w:rPr>
              <w:t>9</w:t>
            </w:r>
            <w:r w:rsidR="006B5C63">
              <w:rPr>
                <w:noProof/>
                <w:webHidden/>
              </w:rPr>
              <w:fldChar w:fldCharType="end"/>
            </w:r>
          </w:hyperlink>
        </w:p>
        <w:p w14:paraId="5CA1ADC3" w14:textId="1AE76823" w:rsidR="006B5C63" w:rsidRDefault="00C876D7">
          <w:pPr>
            <w:pStyle w:val="TM2"/>
            <w:tabs>
              <w:tab w:val="right" w:leader="dot" w:pos="9062"/>
            </w:tabs>
            <w:rPr>
              <w:rFonts w:asciiTheme="minorHAnsi" w:hAnsiTheme="minorHAnsi" w:cstheme="minorBidi"/>
              <w:noProof/>
            </w:rPr>
          </w:pPr>
          <w:hyperlink w:anchor="_Toc145004158" w:history="1">
            <w:r w:rsidR="006B5C63" w:rsidRPr="002E6BB9">
              <w:rPr>
                <w:rStyle w:val="Lienhypertexte"/>
                <w:noProof/>
              </w:rPr>
              <w:t>2.5 Module Wi-fi</w:t>
            </w:r>
            <w:r w:rsidR="006B5C63">
              <w:rPr>
                <w:noProof/>
                <w:webHidden/>
              </w:rPr>
              <w:tab/>
            </w:r>
            <w:r w:rsidR="006B5C63">
              <w:rPr>
                <w:noProof/>
                <w:webHidden/>
              </w:rPr>
              <w:fldChar w:fldCharType="begin"/>
            </w:r>
            <w:r w:rsidR="006B5C63">
              <w:rPr>
                <w:noProof/>
                <w:webHidden/>
              </w:rPr>
              <w:instrText xml:space="preserve"> PAGEREF _Toc145004158 \h </w:instrText>
            </w:r>
            <w:r w:rsidR="006B5C63">
              <w:rPr>
                <w:noProof/>
                <w:webHidden/>
              </w:rPr>
            </w:r>
            <w:r w:rsidR="006B5C63">
              <w:rPr>
                <w:noProof/>
                <w:webHidden/>
              </w:rPr>
              <w:fldChar w:fldCharType="separate"/>
            </w:r>
            <w:r w:rsidR="006B5C63">
              <w:rPr>
                <w:noProof/>
                <w:webHidden/>
              </w:rPr>
              <w:t>9</w:t>
            </w:r>
            <w:r w:rsidR="006B5C63">
              <w:rPr>
                <w:noProof/>
                <w:webHidden/>
              </w:rPr>
              <w:fldChar w:fldCharType="end"/>
            </w:r>
          </w:hyperlink>
        </w:p>
        <w:p w14:paraId="4193EF20" w14:textId="3D360D2C" w:rsidR="006B5C63" w:rsidRDefault="00C876D7">
          <w:pPr>
            <w:pStyle w:val="TM2"/>
            <w:tabs>
              <w:tab w:val="right" w:leader="dot" w:pos="9062"/>
            </w:tabs>
            <w:rPr>
              <w:rFonts w:asciiTheme="minorHAnsi" w:hAnsiTheme="minorHAnsi" w:cstheme="minorBidi"/>
              <w:noProof/>
            </w:rPr>
          </w:pPr>
          <w:hyperlink w:anchor="_Toc145004159" w:history="1">
            <w:r w:rsidR="006B5C63" w:rsidRPr="002E6BB9">
              <w:rPr>
                <w:rStyle w:val="Lienhypertexte"/>
                <w:noProof/>
              </w:rPr>
              <w:t>2.6 Ethernet</w:t>
            </w:r>
            <w:r w:rsidR="006B5C63">
              <w:rPr>
                <w:noProof/>
                <w:webHidden/>
              </w:rPr>
              <w:tab/>
            </w:r>
            <w:r w:rsidR="006B5C63">
              <w:rPr>
                <w:noProof/>
                <w:webHidden/>
              </w:rPr>
              <w:fldChar w:fldCharType="begin"/>
            </w:r>
            <w:r w:rsidR="006B5C63">
              <w:rPr>
                <w:noProof/>
                <w:webHidden/>
              </w:rPr>
              <w:instrText xml:space="preserve"> PAGEREF _Toc145004159 \h </w:instrText>
            </w:r>
            <w:r w:rsidR="006B5C63">
              <w:rPr>
                <w:noProof/>
                <w:webHidden/>
              </w:rPr>
            </w:r>
            <w:r w:rsidR="006B5C63">
              <w:rPr>
                <w:noProof/>
                <w:webHidden/>
              </w:rPr>
              <w:fldChar w:fldCharType="separate"/>
            </w:r>
            <w:r w:rsidR="006B5C63">
              <w:rPr>
                <w:noProof/>
                <w:webHidden/>
              </w:rPr>
              <w:t>10</w:t>
            </w:r>
            <w:r w:rsidR="006B5C63">
              <w:rPr>
                <w:noProof/>
                <w:webHidden/>
              </w:rPr>
              <w:fldChar w:fldCharType="end"/>
            </w:r>
          </w:hyperlink>
        </w:p>
        <w:p w14:paraId="63497DEF" w14:textId="4AABA3E2" w:rsidR="006B5C63" w:rsidRDefault="00C876D7">
          <w:pPr>
            <w:pStyle w:val="TM2"/>
            <w:tabs>
              <w:tab w:val="right" w:leader="dot" w:pos="9062"/>
            </w:tabs>
            <w:rPr>
              <w:rFonts w:asciiTheme="minorHAnsi" w:hAnsiTheme="minorHAnsi" w:cstheme="minorBidi"/>
              <w:noProof/>
            </w:rPr>
          </w:pPr>
          <w:hyperlink w:anchor="_Toc145004160" w:history="1">
            <w:r w:rsidR="006B5C63" w:rsidRPr="002E6BB9">
              <w:rPr>
                <w:rStyle w:val="Lienhypertexte"/>
                <w:noProof/>
              </w:rPr>
              <w:t>2.7 Boitier</w:t>
            </w:r>
            <w:r w:rsidR="006B5C63">
              <w:rPr>
                <w:noProof/>
                <w:webHidden/>
              </w:rPr>
              <w:tab/>
            </w:r>
            <w:r w:rsidR="006B5C63">
              <w:rPr>
                <w:noProof/>
                <w:webHidden/>
              </w:rPr>
              <w:fldChar w:fldCharType="begin"/>
            </w:r>
            <w:r w:rsidR="006B5C63">
              <w:rPr>
                <w:noProof/>
                <w:webHidden/>
              </w:rPr>
              <w:instrText xml:space="preserve"> PAGEREF _Toc145004160 \h </w:instrText>
            </w:r>
            <w:r w:rsidR="006B5C63">
              <w:rPr>
                <w:noProof/>
                <w:webHidden/>
              </w:rPr>
            </w:r>
            <w:r w:rsidR="006B5C63">
              <w:rPr>
                <w:noProof/>
                <w:webHidden/>
              </w:rPr>
              <w:fldChar w:fldCharType="separate"/>
            </w:r>
            <w:r w:rsidR="006B5C63">
              <w:rPr>
                <w:noProof/>
                <w:webHidden/>
              </w:rPr>
              <w:t>10</w:t>
            </w:r>
            <w:r w:rsidR="006B5C63">
              <w:rPr>
                <w:noProof/>
                <w:webHidden/>
              </w:rPr>
              <w:fldChar w:fldCharType="end"/>
            </w:r>
          </w:hyperlink>
        </w:p>
        <w:p w14:paraId="15711577" w14:textId="65DE58F1" w:rsidR="006B5C63" w:rsidRDefault="00C876D7">
          <w:pPr>
            <w:pStyle w:val="TM2"/>
            <w:tabs>
              <w:tab w:val="right" w:leader="dot" w:pos="9062"/>
            </w:tabs>
            <w:rPr>
              <w:rFonts w:asciiTheme="minorHAnsi" w:hAnsiTheme="minorHAnsi" w:cstheme="minorBidi"/>
              <w:noProof/>
            </w:rPr>
          </w:pPr>
          <w:hyperlink w:anchor="_Toc145004161" w:history="1">
            <w:r w:rsidR="006B5C63" w:rsidRPr="002E6BB9">
              <w:rPr>
                <w:rStyle w:val="Lienhypertexte"/>
                <w:noProof/>
              </w:rPr>
              <w:t>2.8 Commutation 230VAC</w:t>
            </w:r>
            <w:r w:rsidR="006B5C63">
              <w:rPr>
                <w:noProof/>
                <w:webHidden/>
              </w:rPr>
              <w:tab/>
            </w:r>
            <w:r w:rsidR="006B5C63">
              <w:rPr>
                <w:noProof/>
                <w:webHidden/>
              </w:rPr>
              <w:fldChar w:fldCharType="begin"/>
            </w:r>
            <w:r w:rsidR="006B5C63">
              <w:rPr>
                <w:noProof/>
                <w:webHidden/>
              </w:rPr>
              <w:instrText xml:space="preserve"> PAGEREF _Toc145004161 \h </w:instrText>
            </w:r>
            <w:r w:rsidR="006B5C63">
              <w:rPr>
                <w:noProof/>
                <w:webHidden/>
              </w:rPr>
            </w:r>
            <w:r w:rsidR="006B5C63">
              <w:rPr>
                <w:noProof/>
                <w:webHidden/>
              </w:rPr>
              <w:fldChar w:fldCharType="separate"/>
            </w:r>
            <w:r w:rsidR="006B5C63">
              <w:rPr>
                <w:noProof/>
                <w:webHidden/>
              </w:rPr>
              <w:t>11</w:t>
            </w:r>
            <w:r w:rsidR="006B5C63">
              <w:rPr>
                <w:noProof/>
                <w:webHidden/>
              </w:rPr>
              <w:fldChar w:fldCharType="end"/>
            </w:r>
          </w:hyperlink>
        </w:p>
        <w:p w14:paraId="2E512F54" w14:textId="308DBC54" w:rsidR="006B5C63" w:rsidRDefault="00C876D7">
          <w:pPr>
            <w:pStyle w:val="TM2"/>
            <w:tabs>
              <w:tab w:val="right" w:leader="dot" w:pos="9062"/>
            </w:tabs>
            <w:rPr>
              <w:rFonts w:asciiTheme="minorHAnsi" w:hAnsiTheme="minorHAnsi" w:cstheme="minorBidi"/>
              <w:noProof/>
            </w:rPr>
          </w:pPr>
          <w:hyperlink w:anchor="_Toc145004162" w:history="1">
            <w:r w:rsidR="006B5C63" w:rsidRPr="002E6BB9">
              <w:rPr>
                <w:rStyle w:val="Lienhypertexte"/>
                <w:noProof/>
              </w:rPr>
              <w:t>2.9 Connecteurs externes</w:t>
            </w:r>
            <w:r w:rsidR="006B5C63">
              <w:rPr>
                <w:noProof/>
                <w:webHidden/>
              </w:rPr>
              <w:tab/>
            </w:r>
            <w:r w:rsidR="006B5C63">
              <w:rPr>
                <w:noProof/>
                <w:webHidden/>
              </w:rPr>
              <w:fldChar w:fldCharType="begin"/>
            </w:r>
            <w:r w:rsidR="006B5C63">
              <w:rPr>
                <w:noProof/>
                <w:webHidden/>
              </w:rPr>
              <w:instrText xml:space="preserve"> PAGEREF _Toc145004162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7B916CB9" w14:textId="649FA1C9" w:rsidR="006B5C63" w:rsidRDefault="00C876D7">
          <w:pPr>
            <w:pStyle w:val="TM2"/>
            <w:tabs>
              <w:tab w:val="right" w:leader="dot" w:pos="9062"/>
            </w:tabs>
            <w:rPr>
              <w:rFonts w:asciiTheme="minorHAnsi" w:hAnsiTheme="minorHAnsi" w:cstheme="minorBidi"/>
              <w:noProof/>
            </w:rPr>
          </w:pPr>
          <w:hyperlink w:anchor="_Toc145004163" w:history="1">
            <w:r w:rsidR="006B5C63" w:rsidRPr="002E6BB9">
              <w:rPr>
                <w:rStyle w:val="Lienhypertexte"/>
                <w:noProof/>
              </w:rPr>
              <w:t>2.10 Serveur externe</w:t>
            </w:r>
            <w:r w:rsidR="006B5C63">
              <w:rPr>
                <w:noProof/>
                <w:webHidden/>
              </w:rPr>
              <w:tab/>
            </w:r>
            <w:r w:rsidR="006B5C63">
              <w:rPr>
                <w:noProof/>
                <w:webHidden/>
              </w:rPr>
              <w:fldChar w:fldCharType="begin"/>
            </w:r>
            <w:r w:rsidR="006B5C63">
              <w:rPr>
                <w:noProof/>
                <w:webHidden/>
              </w:rPr>
              <w:instrText xml:space="preserve"> PAGEREF _Toc145004163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1504F2CA" w14:textId="4528B74A" w:rsidR="006B5C63" w:rsidRDefault="00C876D7">
          <w:pPr>
            <w:pStyle w:val="TM1"/>
            <w:tabs>
              <w:tab w:val="right" w:leader="dot" w:pos="9062"/>
            </w:tabs>
            <w:rPr>
              <w:rFonts w:asciiTheme="minorHAnsi" w:hAnsiTheme="minorHAnsi" w:cstheme="minorBidi"/>
              <w:noProof/>
            </w:rPr>
          </w:pPr>
          <w:hyperlink w:anchor="_Toc145004164" w:history="1">
            <w:r w:rsidR="006B5C63" w:rsidRPr="002E6BB9">
              <w:rPr>
                <w:rStyle w:val="Lienhypertexte"/>
                <w:noProof/>
              </w:rPr>
              <w:t>3 Hardware</w:t>
            </w:r>
            <w:r w:rsidR="006B5C63">
              <w:rPr>
                <w:noProof/>
                <w:webHidden/>
              </w:rPr>
              <w:tab/>
            </w:r>
            <w:r w:rsidR="006B5C63">
              <w:rPr>
                <w:noProof/>
                <w:webHidden/>
              </w:rPr>
              <w:fldChar w:fldCharType="begin"/>
            </w:r>
            <w:r w:rsidR="006B5C63">
              <w:rPr>
                <w:noProof/>
                <w:webHidden/>
              </w:rPr>
              <w:instrText xml:space="preserve"> PAGEREF _Toc145004164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79E2F357" w14:textId="3C18E0E9" w:rsidR="006B5C63" w:rsidRDefault="00C876D7">
          <w:pPr>
            <w:pStyle w:val="TM1"/>
            <w:tabs>
              <w:tab w:val="right" w:leader="dot" w:pos="9062"/>
            </w:tabs>
            <w:rPr>
              <w:rFonts w:asciiTheme="minorHAnsi" w:hAnsiTheme="minorHAnsi" w:cstheme="minorBidi"/>
              <w:noProof/>
            </w:rPr>
          </w:pPr>
          <w:hyperlink w:anchor="_Toc145004165" w:history="1">
            <w:r w:rsidR="006B5C63" w:rsidRPr="002E6BB9">
              <w:rPr>
                <w:rStyle w:val="Lienhypertexte"/>
                <w:noProof/>
              </w:rPr>
              <w:t>4 Software</w:t>
            </w:r>
            <w:r w:rsidR="006B5C63">
              <w:rPr>
                <w:noProof/>
                <w:webHidden/>
              </w:rPr>
              <w:tab/>
            </w:r>
            <w:r w:rsidR="006B5C63">
              <w:rPr>
                <w:noProof/>
                <w:webHidden/>
              </w:rPr>
              <w:fldChar w:fldCharType="begin"/>
            </w:r>
            <w:r w:rsidR="006B5C63">
              <w:rPr>
                <w:noProof/>
                <w:webHidden/>
              </w:rPr>
              <w:instrText xml:space="preserve"> PAGEREF _Toc145004165 \h </w:instrText>
            </w:r>
            <w:r w:rsidR="006B5C63">
              <w:rPr>
                <w:noProof/>
                <w:webHidden/>
              </w:rPr>
            </w:r>
            <w:r w:rsidR="006B5C63">
              <w:rPr>
                <w:noProof/>
                <w:webHidden/>
              </w:rPr>
              <w:fldChar w:fldCharType="separate"/>
            </w:r>
            <w:r w:rsidR="006B5C63">
              <w:rPr>
                <w:noProof/>
                <w:webHidden/>
              </w:rPr>
              <w:t>13</w:t>
            </w:r>
            <w:r w:rsidR="006B5C63">
              <w:rPr>
                <w:noProof/>
                <w:webHidden/>
              </w:rPr>
              <w:fldChar w:fldCharType="end"/>
            </w:r>
          </w:hyperlink>
        </w:p>
        <w:p w14:paraId="129E4725" w14:textId="5D915DA4" w:rsidR="006B5C63" w:rsidRDefault="00C876D7">
          <w:pPr>
            <w:pStyle w:val="TM1"/>
            <w:tabs>
              <w:tab w:val="right" w:leader="dot" w:pos="9062"/>
            </w:tabs>
            <w:rPr>
              <w:rFonts w:asciiTheme="minorHAnsi" w:hAnsiTheme="minorHAnsi" w:cstheme="minorBidi"/>
              <w:noProof/>
            </w:rPr>
          </w:pPr>
          <w:hyperlink w:anchor="_Toc145004166" w:history="1">
            <w:r w:rsidR="006B5C63" w:rsidRPr="002E6BB9">
              <w:rPr>
                <w:rStyle w:val="Lienhypertexte"/>
                <w:noProof/>
              </w:rPr>
              <w:t>5 Conclusion</w:t>
            </w:r>
            <w:r w:rsidR="006B5C63">
              <w:rPr>
                <w:noProof/>
                <w:webHidden/>
              </w:rPr>
              <w:tab/>
            </w:r>
            <w:r w:rsidR="006B5C63">
              <w:rPr>
                <w:noProof/>
                <w:webHidden/>
              </w:rPr>
              <w:fldChar w:fldCharType="begin"/>
            </w:r>
            <w:r w:rsidR="006B5C63">
              <w:rPr>
                <w:noProof/>
                <w:webHidden/>
              </w:rPr>
              <w:instrText xml:space="preserve"> PAGEREF _Toc145004166 \h </w:instrText>
            </w:r>
            <w:r w:rsidR="006B5C63">
              <w:rPr>
                <w:noProof/>
                <w:webHidden/>
              </w:rPr>
            </w:r>
            <w:r w:rsidR="006B5C63">
              <w:rPr>
                <w:noProof/>
                <w:webHidden/>
              </w:rPr>
              <w:fldChar w:fldCharType="separate"/>
            </w:r>
            <w:r w:rsidR="006B5C63">
              <w:rPr>
                <w:noProof/>
                <w:webHidden/>
              </w:rPr>
              <w:t>14</w:t>
            </w:r>
            <w:r w:rsidR="006B5C63">
              <w:rPr>
                <w:noProof/>
                <w:webHidden/>
              </w:rPr>
              <w:fldChar w:fldCharType="end"/>
            </w:r>
          </w:hyperlink>
        </w:p>
        <w:p w14:paraId="5D1C17B4" w14:textId="37791C0B" w:rsidR="006B5C63" w:rsidRDefault="00C876D7">
          <w:pPr>
            <w:pStyle w:val="TM1"/>
            <w:tabs>
              <w:tab w:val="right" w:leader="dot" w:pos="9062"/>
            </w:tabs>
            <w:rPr>
              <w:rFonts w:asciiTheme="minorHAnsi" w:hAnsiTheme="minorHAnsi" w:cstheme="minorBidi"/>
              <w:noProof/>
            </w:rPr>
          </w:pPr>
          <w:hyperlink w:anchor="_Toc145004167" w:history="1">
            <w:r w:rsidR="006B5C63" w:rsidRPr="002E6BB9">
              <w:rPr>
                <w:rStyle w:val="Lienhypertexte"/>
                <w:noProof/>
              </w:rPr>
              <w:t>6 Bibliographie</w:t>
            </w:r>
            <w:r w:rsidR="006B5C63">
              <w:rPr>
                <w:noProof/>
                <w:webHidden/>
              </w:rPr>
              <w:tab/>
            </w:r>
            <w:r w:rsidR="006B5C63">
              <w:rPr>
                <w:noProof/>
                <w:webHidden/>
              </w:rPr>
              <w:fldChar w:fldCharType="begin"/>
            </w:r>
            <w:r w:rsidR="006B5C63">
              <w:rPr>
                <w:noProof/>
                <w:webHidden/>
              </w:rPr>
              <w:instrText xml:space="preserve"> PAGEREF _Toc145004167 \h </w:instrText>
            </w:r>
            <w:r w:rsidR="006B5C63">
              <w:rPr>
                <w:noProof/>
                <w:webHidden/>
              </w:rPr>
            </w:r>
            <w:r w:rsidR="006B5C63">
              <w:rPr>
                <w:noProof/>
                <w:webHidden/>
              </w:rPr>
              <w:fldChar w:fldCharType="separate"/>
            </w:r>
            <w:r w:rsidR="006B5C63">
              <w:rPr>
                <w:noProof/>
                <w:webHidden/>
              </w:rPr>
              <w:t>15</w:t>
            </w:r>
            <w:r w:rsidR="006B5C63">
              <w:rPr>
                <w:noProof/>
                <w:webHidden/>
              </w:rPr>
              <w:fldChar w:fldCharType="end"/>
            </w:r>
          </w:hyperlink>
        </w:p>
        <w:p w14:paraId="19C63640" w14:textId="5E4BA23C" w:rsidR="006B5C63" w:rsidRDefault="00C876D7">
          <w:pPr>
            <w:pStyle w:val="TM1"/>
            <w:tabs>
              <w:tab w:val="right" w:leader="dot" w:pos="9062"/>
            </w:tabs>
            <w:rPr>
              <w:rFonts w:asciiTheme="minorHAnsi" w:hAnsiTheme="minorHAnsi" w:cstheme="minorBidi"/>
              <w:noProof/>
            </w:rPr>
          </w:pPr>
          <w:hyperlink w:anchor="_Toc145004168" w:history="1">
            <w:r w:rsidR="006B5C63" w:rsidRPr="002E6BB9">
              <w:rPr>
                <w:rStyle w:val="Lienhypertexte"/>
                <w:noProof/>
              </w:rPr>
              <w:t>7 Logiciels</w:t>
            </w:r>
            <w:r w:rsidR="006B5C63">
              <w:rPr>
                <w:noProof/>
                <w:webHidden/>
              </w:rPr>
              <w:tab/>
            </w:r>
            <w:r w:rsidR="006B5C63">
              <w:rPr>
                <w:noProof/>
                <w:webHidden/>
              </w:rPr>
              <w:fldChar w:fldCharType="begin"/>
            </w:r>
            <w:r w:rsidR="006B5C63">
              <w:rPr>
                <w:noProof/>
                <w:webHidden/>
              </w:rPr>
              <w:instrText xml:space="preserve"> PAGEREF _Toc145004168 \h </w:instrText>
            </w:r>
            <w:r w:rsidR="006B5C63">
              <w:rPr>
                <w:noProof/>
                <w:webHidden/>
              </w:rPr>
            </w:r>
            <w:r w:rsidR="006B5C63">
              <w:rPr>
                <w:noProof/>
                <w:webHidden/>
              </w:rPr>
              <w:fldChar w:fldCharType="separate"/>
            </w:r>
            <w:r w:rsidR="006B5C63">
              <w:rPr>
                <w:noProof/>
                <w:webHidden/>
              </w:rPr>
              <w:t>16</w:t>
            </w:r>
            <w:r w:rsidR="006B5C63">
              <w:rPr>
                <w:noProof/>
                <w:webHidden/>
              </w:rPr>
              <w:fldChar w:fldCharType="end"/>
            </w:r>
          </w:hyperlink>
        </w:p>
        <w:p w14:paraId="641BF144" w14:textId="30E33810" w:rsidR="006B5C63" w:rsidRDefault="00C876D7">
          <w:pPr>
            <w:pStyle w:val="TM1"/>
            <w:tabs>
              <w:tab w:val="right" w:leader="dot" w:pos="9062"/>
            </w:tabs>
            <w:rPr>
              <w:rFonts w:asciiTheme="minorHAnsi" w:hAnsiTheme="minorHAnsi" w:cstheme="minorBidi"/>
              <w:noProof/>
            </w:rPr>
          </w:pPr>
          <w:hyperlink w:anchor="_Toc145004169" w:history="1">
            <w:r w:rsidR="006B5C63" w:rsidRPr="002E6BB9">
              <w:rPr>
                <w:rStyle w:val="Lienhypertexte"/>
                <w:noProof/>
              </w:rPr>
              <w:t>8 Annexes</w:t>
            </w:r>
            <w:r w:rsidR="006B5C63">
              <w:rPr>
                <w:noProof/>
                <w:webHidden/>
              </w:rPr>
              <w:tab/>
            </w:r>
            <w:r w:rsidR="006B5C63">
              <w:rPr>
                <w:noProof/>
                <w:webHidden/>
              </w:rPr>
              <w:fldChar w:fldCharType="begin"/>
            </w:r>
            <w:r w:rsidR="006B5C63">
              <w:rPr>
                <w:noProof/>
                <w:webHidden/>
              </w:rPr>
              <w:instrText xml:space="preserve"> PAGEREF _Toc145004169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1F03AA80" w14:textId="027E5F00" w:rsidR="006B5C63" w:rsidRDefault="00C876D7">
          <w:pPr>
            <w:pStyle w:val="TM2"/>
            <w:tabs>
              <w:tab w:val="right" w:leader="dot" w:pos="9062"/>
            </w:tabs>
            <w:rPr>
              <w:rFonts w:asciiTheme="minorHAnsi" w:hAnsiTheme="minorHAnsi" w:cstheme="minorBidi"/>
              <w:noProof/>
            </w:rPr>
          </w:pPr>
          <w:hyperlink w:anchor="_Toc145004170" w:history="1">
            <w:r w:rsidR="006B5C63" w:rsidRPr="002E6BB9">
              <w:rPr>
                <w:rStyle w:val="Lienhypertexte"/>
                <w:noProof/>
              </w:rPr>
              <w:t>8.1 Cahier des charges</w:t>
            </w:r>
            <w:r w:rsidR="006B5C63">
              <w:rPr>
                <w:noProof/>
                <w:webHidden/>
              </w:rPr>
              <w:tab/>
            </w:r>
            <w:r w:rsidR="006B5C63">
              <w:rPr>
                <w:noProof/>
                <w:webHidden/>
              </w:rPr>
              <w:fldChar w:fldCharType="begin"/>
            </w:r>
            <w:r w:rsidR="006B5C63">
              <w:rPr>
                <w:noProof/>
                <w:webHidden/>
              </w:rPr>
              <w:instrText xml:space="preserve"> PAGEREF _Toc145004170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6AB0C072" w14:textId="35F3A8F7" w:rsidR="006B5C63" w:rsidRDefault="00C876D7">
          <w:pPr>
            <w:pStyle w:val="TM2"/>
            <w:tabs>
              <w:tab w:val="right" w:leader="dot" w:pos="9062"/>
            </w:tabs>
            <w:rPr>
              <w:rFonts w:asciiTheme="minorHAnsi" w:hAnsiTheme="minorHAnsi" w:cstheme="minorBidi"/>
              <w:noProof/>
            </w:rPr>
          </w:pPr>
          <w:hyperlink w:anchor="_Toc145004171" w:history="1">
            <w:r w:rsidR="006B5C63" w:rsidRPr="002E6BB9">
              <w:rPr>
                <w:rStyle w:val="Lienhypertexte"/>
                <w:noProof/>
              </w:rPr>
              <w:t>8.2 Planification</w:t>
            </w:r>
            <w:r w:rsidR="006B5C63">
              <w:rPr>
                <w:noProof/>
                <w:webHidden/>
              </w:rPr>
              <w:tab/>
            </w:r>
            <w:r w:rsidR="006B5C63">
              <w:rPr>
                <w:noProof/>
                <w:webHidden/>
              </w:rPr>
              <w:fldChar w:fldCharType="begin"/>
            </w:r>
            <w:r w:rsidR="006B5C63">
              <w:rPr>
                <w:noProof/>
                <w:webHidden/>
              </w:rPr>
              <w:instrText xml:space="preserve"> PAGEREF _Toc145004171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19D3CE5A" w14:textId="6EDC8D54" w:rsidR="006B5C63" w:rsidRDefault="00C876D7">
          <w:pPr>
            <w:pStyle w:val="TM2"/>
            <w:tabs>
              <w:tab w:val="right" w:leader="dot" w:pos="9062"/>
            </w:tabs>
            <w:rPr>
              <w:rFonts w:asciiTheme="minorHAnsi" w:hAnsiTheme="minorHAnsi" w:cstheme="minorBidi"/>
              <w:noProof/>
            </w:rPr>
          </w:pPr>
          <w:hyperlink w:anchor="_Toc145004172" w:history="1">
            <w:r w:rsidR="006B5C63" w:rsidRPr="002E6BB9">
              <w:rPr>
                <w:rStyle w:val="Lienhypertexte"/>
                <w:noProof/>
              </w:rPr>
              <w:t>8.3 Journal de travail</w:t>
            </w:r>
            <w:r w:rsidR="006B5C63">
              <w:rPr>
                <w:noProof/>
                <w:webHidden/>
              </w:rPr>
              <w:tab/>
            </w:r>
            <w:r w:rsidR="006B5C63">
              <w:rPr>
                <w:noProof/>
                <w:webHidden/>
              </w:rPr>
              <w:fldChar w:fldCharType="begin"/>
            </w:r>
            <w:r w:rsidR="006B5C63">
              <w:rPr>
                <w:noProof/>
                <w:webHidden/>
              </w:rPr>
              <w:instrText xml:space="preserve"> PAGEREF _Toc145004172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6DA00C9D" w14:textId="4A1E2FE8" w:rsidR="006B5C63" w:rsidRDefault="00C876D7">
          <w:pPr>
            <w:pStyle w:val="TM2"/>
            <w:tabs>
              <w:tab w:val="right" w:leader="dot" w:pos="9062"/>
            </w:tabs>
            <w:rPr>
              <w:rFonts w:asciiTheme="minorHAnsi" w:hAnsiTheme="minorHAnsi" w:cstheme="minorBidi"/>
              <w:noProof/>
            </w:rPr>
          </w:pPr>
          <w:hyperlink w:anchor="_Toc145004173" w:history="1">
            <w:r w:rsidR="006B5C63" w:rsidRPr="002E6BB9">
              <w:rPr>
                <w:rStyle w:val="Lienhypertexte"/>
                <w:noProof/>
              </w:rPr>
              <w:t>8.4 Procès-verbaux des séances hebdomadaires</w:t>
            </w:r>
            <w:r w:rsidR="006B5C63">
              <w:rPr>
                <w:noProof/>
                <w:webHidden/>
              </w:rPr>
              <w:tab/>
            </w:r>
            <w:r w:rsidR="006B5C63">
              <w:rPr>
                <w:noProof/>
                <w:webHidden/>
              </w:rPr>
              <w:fldChar w:fldCharType="begin"/>
            </w:r>
            <w:r w:rsidR="006B5C63">
              <w:rPr>
                <w:noProof/>
                <w:webHidden/>
              </w:rPr>
              <w:instrText xml:space="preserve"> PAGEREF _Toc145004173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22A5ED70" w14:textId="115A1521" w:rsidR="00E84CD5" w:rsidRDefault="00E84CD5" w:rsidP="00036971">
          <w:r>
            <w:rPr>
              <w:b/>
              <w:lang w:val="fr-FR"/>
            </w:rPr>
            <w:fldChar w:fldCharType="end"/>
          </w:r>
        </w:p>
      </w:sdtContent>
    </w:sdt>
    <w:p w14:paraId="5292A5A6" w14:textId="77777777" w:rsidR="00E84CD5" w:rsidRDefault="00E84CD5" w:rsidP="00036971"/>
    <w:p w14:paraId="5EE9A17A" w14:textId="77777777" w:rsidR="00E84CD5" w:rsidRDefault="00E84CD5" w:rsidP="00036971">
      <w:pPr>
        <w:sectPr w:rsidR="00E84CD5"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983124" w:rsidRDefault="00426AD1" w:rsidP="00983124">
      <w:pPr>
        <w:pStyle w:val="En-ttedetabledesmatires"/>
      </w:pPr>
      <w:r w:rsidRPr="00983124">
        <w:lastRenderedPageBreak/>
        <w:t>Glossaire</w:t>
      </w:r>
    </w:p>
    <w:p w14:paraId="36C5E208" w14:textId="77777777" w:rsidR="00426AD1" w:rsidRPr="00A87DB7" w:rsidRDefault="00426AD1" w:rsidP="00036971">
      <w:pPr>
        <w:pStyle w:val="Glossaire"/>
      </w:pPr>
      <w:r w:rsidRPr="00A87DB7">
        <w:t xml:space="preserve">ETML </w:t>
      </w:r>
      <w:r w:rsidR="00A87DB7" w:rsidRPr="00A87DB7">
        <w:tab/>
      </w:r>
      <w:r w:rsidRPr="00A87DB7">
        <w:t>École Technique et des Métiers de Lausanne</w:t>
      </w:r>
    </w:p>
    <w:p w14:paraId="607D112A" w14:textId="4DF5FA15" w:rsidR="00426AD1" w:rsidRDefault="00426AD1" w:rsidP="00036971">
      <w:pPr>
        <w:pStyle w:val="Glossaire"/>
      </w:pPr>
      <w:r w:rsidRPr="00A87DB7">
        <w:t xml:space="preserve">ES </w:t>
      </w:r>
      <w:r w:rsidR="00A87DB7" w:rsidRPr="00A87DB7">
        <w:tab/>
      </w:r>
      <w:r w:rsidRPr="00A87DB7">
        <w:t>École Supérieure</w:t>
      </w:r>
    </w:p>
    <w:p w14:paraId="7087E027" w14:textId="0F3E4283" w:rsidR="00F7083F" w:rsidRPr="00A87DB7" w:rsidRDefault="00F7083F" w:rsidP="00036971">
      <w:pPr>
        <w:pStyle w:val="Glossaire"/>
      </w:pPr>
      <w:r>
        <w:t>CDC</w:t>
      </w:r>
      <w:r>
        <w:tab/>
        <w:t>Cahier Des Charges</w:t>
      </w:r>
    </w:p>
    <w:p w14:paraId="3908644E" w14:textId="197C457A" w:rsidR="00426AD1" w:rsidRPr="004D70A5" w:rsidRDefault="00426AD1" w:rsidP="00036971">
      <w:pPr>
        <w:pStyle w:val="Glossaire"/>
        <w:rPr>
          <w:lang w:val="en-US"/>
        </w:rPr>
      </w:pPr>
      <w:r w:rsidRPr="004D70A5">
        <w:rPr>
          <w:lang w:val="en-US"/>
        </w:rPr>
        <w:t xml:space="preserve">RFID </w:t>
      </w:r>
      <w:r w:rsidR="00A87DB7" w:rsidRPr="004D70A5">
        <w:rPr>
          <w:lang w:val="en-US"/>
        </w:rPr>
        <w:tab/>
      </w:r>
      <w:r w:rsidR="00F7083F" w:rsidRPr="004D70A5">
        <w:rPr>
          <w:lang w:val="en-US"/>
        </w:rPr>
        <w:t>Radio Frequency ID</w:t>
      </w:r>
      <w:r w:rsidRPr="004D70A5">
        <w:rPr>
          <w:lang w:val="en-US"/>
        </w:rPr>
        <w:t>entification</w:t>
      </w:r>
    </w:p>
    <w:p w14:paraId="1BD334F0" w14:textId="4F821F3A" w:rsidR="00F7083F" w:rsidRPr="004D70A5" w:rsidRDefault="00F7083F" w:rsidP="00036971">
      <w:pPr>
        <w:pStyle w:val="Glossaire"/>
        <w:rPr>
          <w:lang w:val="en-US"/>
        </w:rPr>
      </w:pPr>
      <w:r w:rsidRPr="004D70A5">
        <w:rPr>
          <w:lang w:val="en-US"/>
        </w:rPr>
        <w:t>ABS</w:t>
      </w:r>
      <w:r w:rsidRPr="004D70A5">
        <w:rPr>
          <w:lang w:val="en-US"/>
        </w:rPr>
        <w:tab/>
        <w:t>Acrylonitrile Butadiène Styrène</w:t>
      </w:r>
    </w:p>
    <w:p w14:paraId="4DF4DFF7" w14:textId="3262949D" w:rsidR="00F7083F" w:rsidRDefault="00F7083F" w:rsidP="00036971">
      <w:pPr>
        <w:pStyle w:val="Glossaire"/>
        <w:rPr>
          <w:lang w:val="en-US"/>
        </w:rPr>
      </w:pPr>
      <w:r w:rsidRPr="004D70A5">
        <w:rPr>
          <w:lang w:val="en-US"/>
        </w:rPr>
        <w:t>PETG</w:t>
      </w:r>
      <w:r w:rsidRPr="004D70A5">
        <w:rPr>
          <w:lang w:val="en-US"/>
        </w:rPr>
        <w:tab/>
        <w:t>Po</w:t>
      </w:r>
      <w:r w:rsidR="00243D50">
        <w:rPr>
          <w:lang w:val="en-US"/>
        </w:rPr>
        <w:t>lyEthylene Terephthalate Glycol</w:t>
      </w:r>
    </w:p>
    <w:p w14:paraId="0AEC26E7" w14:textId="36E55070" w:rsidR="00243D50" w:rsidRDefault="00243D50" w:rsidP="00036971">
      <w:pPr>
        <w:pStyle w:val="Glossaire"/>
        <w:rPr>
          <w:lang w:val="en-US"/>
        </w:rPr>
      </w:pPr>
    </w:p>
    <w:p w14:paraId="164BA9C3" w14:textId="3767ED1D" w:rsidR="00243D50" w:rsidRDefault="00243D50" w:rsidP="00036971">
      <w:pPr>
        <w:pStyle w:val="Glossaire"/>
        <w:rPr>
          <w:lang w:val="en-US"/>
        </w:rPr>
      </w:pPr>
    </w:p>
    <w:p w14:paraId="29004AED" w14:textId="16535B85" w:rsidR="00243D50" w:rsidRDefault="00243D50" w:rsidP="00036971">
      <w:pPr>
        <w:pStyle w:val="Glossaire"/>
        <w:rPr>
          <w:lang w:val="en-US"/>
        </w:rPr>
      </w:pPr>
    </w:p>
    <w:p w14:paraId="16EAACD3" w14:textId="562F6CDB" w:rsidR="00243D50" w:rsidRDefault="00243D50" w:rsidP="00243D50">
      <w:pPr>
        <w:pStyle w:val="En-ttedetabledesmatires"/>
        <w:rPr>
          <w:lang w:val="en-US"/>
        </w:rPr>
      </w:pPr>
      <w:r>
        <w:rPr>
          <w:lang w:val="en-US"/>
        </w:rPr>
        <w:t>Notes</w:t>
      </w:r>
    </w:p>
    <w:p w14:paraId="11FCDB55" w14:textId="595EC994" w:rsidR="00426AD1" w:rsidRDefault="00426AD1" w:rsidP="00036971">
      <w:pPr>
        <w:rPr>
          <w:lang w:val="en-US" w:eastAsia="fr-CH"/>
        </w:rPr>
      </w:pPr>
    </w:p>
    <w:p w14:paraId="246807BC" w14:textId="77777777" w:rsidR="00243D50" w:rsidRPr="004D70A5" w:rsidRDefault="00243D50" w:rsidP="00036971">
      <w:pPr>
        <w:rPr>
          <w:lang w:val="en-US"/>
        </w:rPr>
      </w:pPr>
    </w:p>
    <w:p w14:paraId="2C76FAEF" w14:textId="77777777" w:rsidR="00426AD1" w:rsidRPr="004D70A5" w:rsidRDefault="00426AD1" w:rsidP="00036971">
      <w:pPr>
        <w:rPr>
          <w:lang w:val="en-US"/>
        </w:rPr>
        <w:sectPr w:rsidR="00426AD1" w:rsidRPr="004D70A5" w:rsidSect="008760E4">
          <w:type w:val="oddPage"/>
          <w:pgSz w:w="11906" w:h="16838"/>
          <w:pgMar w:top="1417" w:right="1417" w:bottom="1417" w:left="1417" w:header="708" w:footer="708" w:gutter="0"/>
          <w:cols w:space="708"/>
          <w:docGrid w:linePitch="360"/>
        </w:sectPr>
      </w:pPr>
    </w:p>
    <w:p w14:paraId="6B857F5C" w14:textId="77777777" w:rsidR="008760E4" w:rsidRPr="00E84CD5" w:rsidRDefault="008760E4" w:rsidP="00E84CD5">
      <w:pPr>
        <w:pStyle w:val="Titre1"/>
      </w:pPr>
      <w:bookmarkStart w:id="0" w:name="_Toc145004150"/>
      <w:r w:rsidRPr="00E84CD5">
        <w:lastRenderedPageBreak/>
        <w:t>Introduction</w:t>
      </w:r>
      <w:bookmarkEnd w:id="0"/>
    </w:p>
    <w:p w14:paraId="7B73D2C5" w14:textId="77777777" w:rsidR="008760E4" w:rsidRDefault="008760E4" w:rsidP="00E84CD5">
      <w:pPr>
        <w:pStyle w:val="Titre2"/>
        <w:numPr>
          <w:ilvl w:val="1"/>
          <w:numId w:val="2"/>
        </w:numPr>
      </w:pPr>
      <w:bookmarkStart w:id="1" w:name="_Toc145004151"/>
      <w:r w:rsidRPr="00E84CD5">
        <w:t>Contexte</w:t>
      </w:r>
      <w:bookmarkEnd w:id="1"/>
    </w:p>
    <w:p w14:paraId="2569D491" w14:textId="77777777" w:rsidR="006479B4" w:rsidRDefault="006479B4" w:rsidP="00036971">
      <w:r>
        <w:t xml:space="preserve">Dans le </w:t>
      </w:r>
      <w:r w:rsidRPr="0042660F">
        <w:t>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r>
        <w:t>.</w:t>
      </w:r>
    </w:p>
    <w:p w14:paraId="680C8209" w14:textId="78148047" w:rsidR="006479B4" w:rsidRPr="006479B4" w:rsidRDefault="006479B4" w:rsidP="00036971">
      <w:r>
        <w:t>Ce projet est réalisé en fin de formation et possède une durée de 5 semaines. Chaque étudiant est suivi par un enseignant de l’ETML-ES, nommé le Maître de diplôme et évalué par ce dernier ainsi que deux experts externes.</w:t>
      </w:r>
    </w:p>
    <w:p w14:paraId="42E5786C" w14:textId="77777777" w:rsidR="008760E4" w:rsidRDefault="008760E4" w:rsidP="00E84CD5">
      <w:pPr>
        <w:pStyle w:val="Titre2"/>
        <w:numPr>
          <w:ilvl w:val="1"/>
          <w:numId w:val="2"/>
        </w:numPr>
      </w:pPr>
      <w:bookmarkStart w:id="2" w:name="_Toc145004152"/>
      <w:r w:rsidRPr="008760E4">
        <w:t>But du projet</w:t>
      </w:r>
      <w:bookmarkEnd w:id="2"/>
    </w:p>
    <w:p w14:paraId="7849A950" w14:textId="77777777" w:rsidR="00E543C4" w:rsidRDefault="00E543C4" w:rsidP="00036971">
      <w:r>
        <w:t>Le but de ce travail de diplôme est de concevoir un dispositif électronique permettant à un étudiant de l’ES, à l’aide d’un badge RFID reçu lors de la première année, de pouvoir activer les appareils se trouvant à sa place de travail (Exemple : alimentation de laboratoire, oscilloscope, générateur), ou d’activer l’appareillage se trouvant au « local de montage » (station de dessoudage, fer à braser, binoculaire,) pour une durée limitée ; ceci doit permettre une meilleure gestion de la consommation électrique des appareils électriques (éviter les oublis d’extinction des appareils), une sécurité concernant les stations brassage (risque minime d’incendie), une gestion des droits d’utilisation et un suivi (log)</w:t>
      </w:r>
      <w:r w:rsidR="00426AD1">
        <w:t>.</w:t>
      </w:r>
    </w:p>
    <w:p w14:paraId="3CF15959" w14:textId="77777777" w:rsidR="00471339" w:rsidRDefault="00471339" w:rsidP="00036971">
      <w:r>
        <w:t>Le système électronique doit pouvoir lire un badge RFID, activer ou non un commutateur 230 VAC selon une base donnée qui sera lue via le protocole Ethernet ou via le WiFi (heure d’activation, durée, autre). Le système devra gérer la notion de timeout par une indication lumineuse et/ou sonore. Le dispositif devra avoir une adresse permettant une mise en relation avec la base de donnée (logs d’utilisation) : utilisation de la place de travail par qui, combien de fois, combien de temps, etc.</w:t>
      </w:r>
    </w:p>
    <w:p w14:paraId="11FD8BC5" w14:textId="24D40F0C" w:rsidR="00426AD1" w:rsidRDefault="00426AD1" w:rsidP="00036971">
      <w:r>
        <w:t>Le cahier des charges disponible en annexe</w:t>
      </w:r>
      <w:r w:rsidR="00535D80">
        <w:t xml:space="preserve"> (</w:t>
      </w:r>
      <w:r w:rsidR="00535D80">
        <w:fldChar w:fldCharType="begin"/>
      </w:r>
      <w:r w:rsidR="00535D80">
        <w:instrText xml:space="preserve"> REF _Ref145058489 \r \h </w:instrText>
      </w:r>
      <w:r w:rsidR="00535D80">
        <w:fldChar w:fldCharType="separate"/>
      </w:r>
      <w:r w:rsidR="00535D80">
        <w:t>8.1</w:t>
      </w:r>
      <w:r w:rsidR="00535D80">
        <w:fldChar w:fldCharType="end"/>
      </w:r>
      <w:r w:rsidR="00535D80">
        <w:t>)</w:t>
      </w:r>
      <w:r>
        <w:t xml:space="preserve"> f</w:t>
      </w:r>
      <w:r w:rsidR="00471339">
        <w:t xml:space="preserve">ournit les exigences </w:t>
      </w:r>
      <w:r w:rsidR="002D2D84">
        <w:t xml:space="preserve">détaillées </w:t>
      </w:r>
      <w:r w:rsidR="00471339">
        <w:t>du projet.</w:t>
      </w:r>
      <w:r w:rsidR="00535D80">
        <w:t xml:space="preserve"> </w:t>
      </w:r>
    </w:p>
    <w:p w14:paraId="46E7AF47" w14:textId="66A28E7D" w:rsidR="001F0D34" w:rsidRDefault="006B5C63" w:rsidP="00036971">
      <w:r>
        <w:t>Le mandataire du projet est l’École Supérieure.</w:t>
      </w:r>
      <w:r w:rsidR="001F0D34">
        <w:br w:type="page"/>
      </w:r>
    </w:p>
    <w:p w14:paraId="413BFECD" w14:textId="3DAFE06E" w:rsidR="00E84CD5" w:rsidRDefault="0029415F" w:rsidP="00E84CD5">
      <w:pPr>
        <w:pStyle w:val="Titre1"/>
      </w:pPr>
      <w:bookmarkStart w:id="3" w:name="_Toc145004153"/>
      <w:r>
        <w:lastRenderedPageBreak/>
        <w:t>Design</w:t>
      </w:r>
      <w:bookmarkEnd w:id="3"/>
    </w:p>
    <w:p w14:paraId="1F41A3D2" w14:textId="44F71AEE" w:rsidR="007E557B" w:rsidRPr="007E557B" w:rsidRDefault="007E557B" w:rsidP="007E557B">
      <w:r>
        <w:t xml:space="preserve">La partie design résume la raison des choix des différents composants </w:t>
      </w:r>
    </w:p>
    <w:p w14:paraId="55376EDF" w14:textId="25CABB60" w:rsidR="00F7083F" w:rsidRDefault="00F7083F" w:rsidP="00F7083F">
      <w:pPr>
        <w:pStyle w:val="Titre2"/>
      </w:pPr>
      <w:bookmarkStart w:id="4" w:name="_Toc145004154"/>
      <w:r>
        <w:t>Schéma de principe</w:t>
      </w:r>
      <w:bookmarkEnd w:id="4"/>
    </w:p>
    <w:p w14:paraId="6D83250B" w14:textId="3E4157F4" w:rsidR="00F7083F" w:rsidRDefault="00F7083F" w:rsidP="00036971">
      <w:r>
        <w:t>Un schéma de principe a été établis sur base du cahier des charges.</w:t>
      </w:r>
    </w:p>
    <w:p w14:paraId="6BD7FCEF" w14:textId="77777777" w:rsidR="0058140E" w:rsidRPr="00F7083F" w:rsidRDefault="0058140E" w:rsidP="00036971"/>
    <w:p w14:paraId="37625DB2" w14:textId="77777777" w:rsidR="00F7083F" w:rsidRDefault="00BD7FFD" w:rsidP="00036971">
      <w:r>
        <w:rPr>
          <w:noProof/>
          <w:lang w:eastAsia="fr-CH"/>
        </w:rPr>
        <w:drawing>
          <wp:inline distT="0" distB="0" distL="0" distR="0" wp14:anchorId="10B700B2" wp14:editId="19A1CA88">
            <wp:extent cx="5760720" cy="409575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312_SchemaBloc_PreEtude.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095750"/>
                    </a:xfrm>
                    <a:prstGeom prst="rect">
                      <a:avLst/>
                    </a:prstGeom>
                  </pic:spPr>
                </pic:pic>
              </a:graphicData>
            </a:graphic>
          </wp:inline>
        </w:drawing>
      </w:r>
    </w:p>
    <w:p w14:paraId="21636DB9" w14:textId="7E2E6F2D" w:rsidR="00BD7FFD" w:rsidRDefault="00F7083F" w:rsidP="00036971">
      <w:pPr>
        <w:pStyle w:val="Lgende"/>
      </w:pPr>
      <w:r>
        <w:t xml:space="preserve">Figure </w:t>
      </w:r>
      <w:r w:rsidR="00C876D7">
        <w:fldChar w:fldCharType="begin"/>
      </w:r>
      <w:r w:rsidR="00C876D7">
        <w:instrText xml:space="preserve"> SEQ Figure \* ARABIC </w:instrText>
      </w:r>
      <w:r w:rsidR="00C876D7">
        <w:fldChar w:fldCharType="separate"/>
      </w:r>
      <w:r w:rsidR="00291918">
        <w:rPr>
          <w:noProof/>
        </w:rPr>
        <w:t>1</w:t>
      </w:r>
      <w:r w:rsidR="00C876D7">
        <w:rPr>
          <w:noProof/>
        </w:rPr>
        <w:fldChar w:fldCharType="end"/>
      </w:r>
      <w:r>
        <w:t xml:space="preserve"> : Schéma de principe basé sur le cahier des charges</w:t>
      </w:r>
    </w:p>
    <w:p w14:paraId="28F6AE11" w14:textId="1A80823E" w:rsidR="00741082" w:rsidRDefault="00741082" w:rsidP="00036971"/>
    <w:p w14:paraId="4F11439D" w14:textId="645BB5A0" w:rsidR="00741082" w:rsidRDefault="00741082" w:rsidP="00036971">
      <w:r>
        <w:br w:type="page"/>
      </w:r>
    </w:p>
    <w:p w14:paraId="4C9FA8D0" w14:textId="298EF383" w:rsidR="005917CD" w:rsidRDefault="005917CD" w:rsidP="005917CD">
      <w:pPr>
        <w:pStyle w:val="Titre2"/>
      </w:pPr>
      <w:bookmarkStart w:id="5" w:name="_Toc145004155"/>
      <w:r>
        <w:lastRenderedPageBreak/>
        <w:t>Alimentation</w:t>
      </w:r>
      <w:bookmarkEnd w:id="5"/>
    </w:p>
    <w:p w14:paraId="525B5752" w14:textId="083B40A3" w:rsidR="0042660F" w:rsidRDefault="0042660F" w:rsidP="00036971">
      <w:r>
        <w:t xml:space="preserve">En analysant les tensions nécessaires aux principaux composants (par exemple le microcontrôleur ou le module RFID) j’ai pu remarquer qu’ils avaient tous </w:t>
      </w:r>
      <w:r w:rsidR="00DF2BD4">
        <w:t>la possibilité</w:t>
      </w:r>
      <w:r>
        <w:t xml:space="preserve"> d’être alimenté en 3,3VDC. C’est donc à cette tension que l’en</w:t>
      </w:r>
      <w:r w:rsidR="0029415F">
        <w:t xml:space="preserve">tièreté du circuit est </w:t>
      </w:r>
      <w:r w:rsidR="007A4C02">
        <w:t>alimentée</w:t>
      </w:r>
      <w:r w:rsidR="0029415F">
        <w:t>,</w:t>
      </w:r>
      <w:r>
        <w:t xml:space="preserve"> par le biais d’un convertisseur AC/DC depuis le réseau électrique</w:t>
      </w:r>
      <w:r w:rsidR="00DF2BD4">
        <w:t>.</w:t>
      </w:r>
    </w:p>
    <w:p w14:paraId="7CEFA647" w14:textId="19914527" w:rsidR="00DF2BD4" w:rsidRDefault="00DF2BD4" w:rsidP="00036971">
      <w:r>
        <w:t>Le courant maximal nécessaire</w:t>
      </w:r>
      <w:r w:rsidR="009C00B6">
        <w:t xml:space="preserve"> a été estimé</w:t>
      </w:r>
      <w:r>
        <w:t xml:space="preserve"> </w:t>
      </w:r>
      <w:r w:rsidR="009C00B6">
        <w:t>à l’aide des datasheets des différents composants</w:t>
      </w:r>
      <w:r w:rsidR="006B5C63">
        <w:t xml:space="preserve"> (détaillés plus loin)</w:t>
      </w:r>
      <w:r w:rsidR="009C00B6">
        <w:t>. Le pire cas a été envisagé, même si irréalist</w:t>
      </w:r>
      <w:r w:rsidR="006B5C63">
        <w:t xml:space="preserve">e car il y a peu de chances que, par exemple, </w:t>
      </w:r>
      <w:r w:rsidR="009C00B6">
        <w:t>deux modules RFID soient utilisées en même temps ou encore que le module Ethernet et Wi-fi soi</w:t>
      </w:r>
      <w:r w:rsidR="001236E1">
        <w:t>en</w:t>
      </w:r>
      <w:r w:rsidR="009C00B6">
        <w:t xml:space="preserve">t utilisés simultanément. Une marge de 10% a </w:t>
      </w:r>
      <w:r w:rsidR="006B5C63">
        <w:t>tout même été prise par sécurité</w:t>
      </w:r>
      <w:r w:rsidR="009C00B6">
        <w:t>.</w:t>
      </w:r>
    </w:p>
    <w:p w14:paraId="0D144AB9" w14:textId="77777777" w:rsidR="009C00B6" w:rsidRDefault="009C00B6" w:rsidP="009C00B6">
      <w:pPr>
        <w:pStyle w:val="Image-centree"/>
        <w:keepNext/>
      </w:pPr>
      <w:r w:rsidRPr="009C00B6">
        <w:rPr>
          <w:noProof/>
          <w:lang w:val="fr-CH" w:eastAsia="fr-CH"/>
        </w:rPr>
        <w:drawing>
          <wp:inline distT="0" distB="0" distL="0" distR="0" wp14:anchorId="33D0CDEE" wp14:editId="6B60AD24">
            <wp:extent cx="3785566" cy="2052000"/>
            <wp:effectExtent l="0" t="0" r="5715" b="57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85566" cy="2052000"/>
                    </a:xfrm>
                    <a:prstGeom prst="rect">
                      <a:avLst/>
                    </a:prstGeom>
                    <a:noFill/>
                    <a:ln>
                      <a:noFill/>
                    </a:ln>
                  </pic:spPr>
                </pic:pic>
              </a:graphicData>
            </a:graphic>
          </wp:inline>
        </w:drawing>
      </w:r>
    </w:p>
    <w:p w14:paraId="505221E3" w14:textId="1E80FAE1" w:rsidR="009C00B6" w:rsidRDefault="009C00B6" w:rsidP="009C00B6">
      <w:pPr>
        <w:pStyle w:val="Lgende"/>
      </w:pPr>
      <w:r>
        <w:t xml:space="preserve">Figure </w:t>
      </w:r>
      <w:r w:rsidR="00C876D7">
        <w:fldChar w:fldCharType="begin"/>
      </w:r>
      <w:r w:rsidR="00C876D7">
        <w:instrText xml:space="preserve"> SEQ Figure \* ARABIC </w:instrText>
      </w:r>
      <w:r w:rsidR="00C876D7">
        <w:fldChar w:fldCharType="separate"/>
      </w:r>
      <w:r w:rsidR="00291918">
        <w:rPr>
          <w:noProof/>
        </w:rPr>
        <w:t>2</w:t>
      </w:r>
      <w:r w:rsidR="00C876D7">
        <w:rPr>
          <w:noProof/>
        </w:rPr>
        <w:fldChar w:fldCharType="end"/>
      </w:r>
      <w:r>
        <w:t xml:space="preserve"> : Estimation du courant consommé</w:t>
      </w:r>
    </w:p>
    <w:p w14:paraId="04373620" w14:textId="1C72DA97" w:rsidR="00531FDB" w:rsidRDefault="009C00B6" w:rsidP="009C00B6">
      <w:r>
        <w:t xml:space="preserve">Le </w:t>
      </w:r>
      <w:r w:rsidRPr="001236E1">
        <w:t>module sélectionné</w:t>
      </w:r>
      <w:r>
        <w:t xml:space="preserve"> </w:t>
      </w:r>
      <w:r w:rsidR="00531FDB">
        <w:t>(</w:t>
      </w:r>
      <w:r w:rsidR="00531FDB">
        <w:fldChar w:fldCharType="begin"/>
      </w:r>
      <w:r w:rsidR="00531FDB">
        <w:instrText xml:space="preserve"> REF _Ref145059169 \h </w:instrText>
      </w:r>
      <w:r w:rsidR="00531FDB">
        <w:fldChar w:fldCharType="separate"/>
      </w:r>
      <w:r w:rsidR="00531FDB">
        <w:t xml:space="preserve">Tableau </w:t>
      </w:r>
      <w:r w:rsidR="00531FDB">
        <w:rPr>
          <w:noProof/>
        </w:rPr>
        <w:t>1</w:t>
      </w:r>
      <w:r w:rsidR="00531FDB">
        <w:fldChar w:fldCharType="end"/>
      </w:r>
      <w:r w:rsidR="00531FDB">
        <w:t xml:space="preserve">) </w:t>
      </w:r>
      <w:r w:rsidR="001236E1">
        <w:t>permet de satisfaire ce courant maximal. Il offre aussi l’avantage d’être un module ne nécessitant pas de composants externes. Des condensateurs de sortie sont tout de même un atout non négligeable</w:t>
      </w:r>
      <w:r w:rsidR="007142F7">
        <w:t>, des valeurs standards arbitraire</w:t>
      </w:r>
      <w:r w:rsidR="003765F8">
        <w:t>s</w:t>
      </w:r>
      <w:r w:rsidR="007142F7">
        <w:t xml:space="preserve"> sont utilisées</w:t>
      </w:r>
      <w:r w:rsidR="00531FDB">
        <w:t xml:space="preserve"> (</w:t>
      </w:r>
      <w:r w:rsidR="00531FDB">
        <w:fldChar w:fldCharType="begin"/>
      </w:r>
      <w:r w:rsidR="00531FDB">
        <w:instrText xml:space="preserve"> REF _Ref145059194 \h </w:instrText>
      </w:r>
      <w:r w:rsidR="00531FDB">
        <w:fldChar w:fldCharType="separate"/>
      </w:r>
      <w:r w:rsidR="00531FDB">
        <w:t xml:space="preserve">Figure </w:t>
      </w:r>
      <w:r w:rsidR="00531FDB">
        <w:rPr>
          <w:noProof/>
        </w:rPr>
        <w:t>3</w:t>
      </w:r>
      <w:r w:rsidR="00531FDB">
        <w:fldChar w:fldCharType="end"/>
      </w:r>
      <w:r w:rsidR="00531FDB">
        <w:t>).</w:t>
      </w:r>
    </w:p>
    <w:p w14:paraId="5F974853" w14:textId="10D09EE5" w:rsidR="009C00B6" w:rsidRDefault="001236E1" w:rsidP="009C00B6">
      <w:r>
        <w:t>Le fabricant garantit</w:t>
      </w:r>
      <w:r w:rsidR="00A80E2F">
        <w:t xml:space="preserve"> </w:t>
      </w:r>
      <w:r>
        <w:t>le r</w:t>
      </w:r>
      <w:r w:rsidR="00531FDB">
        <w:t>espect des normes d’émissions électromagnétique et de sécurité</w:t>
      </w:r>
      <w:r>
        <w:t xml:space="preserve">.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14:paraId="5ABD76C4"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2DBF11B" w14:textId="5E1B4CD0" w:rsidR="007A2175" w:rsidRDefault="007A2175" w:rsidP="000301CF">
            <w:pPr>
              <w:pStyle w:val="texte-Tableaux"/>
            </w:pPr>
            <w:r>
              <w:t>Convertisseur AC/DC</w:t>
            </w:r>
          </w:p>
        </w:tc>
      </w:tr>
      <w:tr w:rsidR="007A2175"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Default="007A217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Default="007A2175" w:rsidP="000301CF">
            <w:pPr>
              <w:pStyle w:val="texte-Tableaux"/>
            </w:pPr>
            <w:r>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1236E1" w:rsidRDefault="000301CF" w:rsidP="000301CF">
            <w:pPr>
              <w:pStyle w:val="Image-centree"/>
              <w:rPr>
                <w:lang w:val="fr-CH"/>
              </w:rPr>
            </w:pPr>
            <w:r>
              <w:rPr>
                <w:noProof/>
                <w:lang w:val="fr-CH" w:eastAsia="fr-CH"/>
              </w:rPr>
              <w:drawing>
                <wp:inline distT="0" distB="0" distL="0" distR="0" wp14:anchorId="77C19927" wp14:editId="0321A92A">
                  <wp:extent cx="1455498" cy="1080000"/>
                  <wp:effectExtent l="0" t="0" r="0" b="635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794" b="14005"/>
                          <a:stretch/>
                        </pic:blipFill>
                        <pic:spPr bwMode="auto">
                          <a:xfrm>
                            <a:off x="0" y="0"/>
                            <a:ext cx="145549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Default="007A2175" w:rsidP="000301CF">
            <w:pPr>
              <w:pStyle w:val="texte-Tableaux"/>
            </w:pPr>
            <w:r>
              <w:t>Tension d’entrée</w:t>
            </w:r>
          </w:p>
        </w:tc>
        <w:tc>
          <w:tcPr>
            <w:tcW w:w="2268" w:type="dxa"/>
            <w:tcBorders>
              <w:left w:val="single" w:sz="4" w:space="0" w:color="auto"/>
            </w:tcBorders>
            <w:vAlign w:val="center"/>
          </w:tcPr>
          <w:p w14:paraId="4E8645FF" w14:textId="11E8CAC3" w:rsidR="007A2175" w:rsidRDefault="00D80EA5" w:rsidP="000301CF">
            <w:pPr>
              <w:pStyle w:val="texte-Tableaux"/>
            </w:pPr>
            <w:r>
              <w:t xml:space="preserve">85 ~ </w:t>
            </w:r>
            <w:r w:rsidR="007A2175">
              <w:t>264 RMS</w:t>
            </w:r>
          </w:p>
        </w:tc>
        <w:tc>
          <w:tcPr>
            <w:tcW w:w="850" w:type="dxa"/>
            <w:tcBorders>
              <w:right w:val="single" w:sz="8" w:space="0" w:color="auto"/>
            </w:tcBorders>
            <w:vAlign w:val="center"/>
          </w:tcPr>
          <w:p w14:paraId="10382513" w14:textId="6DB34251" w:rsidR="007A2175" w:rsidRDefault="007A2175" w:rsidP="000301CF">
            <w:pPr>
              <w:pStyle w:val="texte-Tableaux"/>
            </w:pPr>
            <w:r>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Default="007A2175" w:rsidP="007A2175">
            <w:pPr>
              <w:jc w:val="left"/>
            </w:pPr>
          </w:p>
        </w:tc>
      </w:tr>
      <w:tr w:rsidR="007A2175"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Default="007A2175" w:rsidP="000301CF">
            <w:pPr>
              <w:pStyle w:val="texte-Tableaux"/>
            </w:pPr>
            <w:r>
              <w:t>Tension de sortie</w:t>
            </w:r>
          </w:p>
        </w:tc>
        <w:tc>
          <w:tcPr>
            <w:tcW w:w="2268" w:type="dxa"/>
            <w:tcBorders>
              <w:left w:val="single" w:sz="4" w:space="0" w:color="auto"/>
            </w:tcBorders>
            <w:vAlign w:val="center"/>
          </w:tcPr>
          <w:p w14:paraId="0E081B04" w14:textId="2DBF7B8B" w:rsidR="007A2175" w:rsidRDefault="007A2175" w:rsidP="000301CF">
            <w:pPr>
              <w:pStyle w:val="texte-Tableaux"/>
            </w:pPr>
            <w:r>
              <w:t>3.3</w:t>
            </w:r>
          </w:p>
        </w:tc>
        <w:tc>
          <w:tcPr>
            <w:tcW w:w="850" w:type="dxa"/>
            <w:tcBorders>
              <w:right w:val="single" w:sz="8" w:space="0" w:color="auto"/>
            </w:tcBorders>
            <w:vAlign w:val="center"/>
          </w:tcPr>
          <w:p w14:paraId="68011688" w14:textId="110418C3" w:rsidR="007A2175" w:rsidRDefault="007A2175" w:rsidP="000301CF">
            <w:pPr>
              <w:pStyle w:val="texte-Tableaux"/>
            </w:pPr>
            <w:r>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Default="007A2175" w:rsidP="007A2175">
            <w:pPr>
              <w:jc w:val="left"/>
            </w:pPr>
          </w:p>
        </w:tc>
      </w:tr>
      <w:tr w:rsidR="007A2175"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Default="007A2175" w:rsidP="000301CF">
            <w:pPr>
              <w:pStyle w:val="texte-Tableaux"/>
            </w:pPr>
            <w:r>
              <w:t>Courant de sortie</w:t>
            </w:r>
          </w:p>
        </w:tc>
        <w:tc>
          <w:tcPr>
            <w:tcW w:w="2268" w:type="dxa"/>
            <w:tcBorders>
              <w:left w:val="single" w:sz="4" w:space="0" w:color="auto"/>
            </w:tcBorders>
            <w:vAlign w:val="center"/>
          </w:tcPr>
          <w:p w14:paraId="2502F6BF" w14:textId="25F348BB" w:rsidR="007A2175" w:rsidRDefault="007A2175" w:rsidP="000301CF">
            <w:pPr>
              <w:pStyle w:val="texte-Tableaux"/>
            </w:pPr>
            <w:r>
              <w:t>1515</w:t>
            </w:r>
          </w:p>
        </w:tc>
        <w:tc>
          <w:tcPr>
            <w:tcW w:w="850" w:type="dxa"/>
            <w:tcBorders>
              <w:right w:val="single" w:sz="8" w:space="0" w:color="auto"/>
            </w:tcBorders>
            <w:vAlign w:val="center"/>
          </w:tcPr>
          <w:p w14:paraId="7DC0CC22" w14:textId="6536BAA4" w:rsidR="007A2175" w:rsidRDefault="007A2175" w:rsidP="000301CF">
            <w:pPr>
              <w:pStyle w:val="texte-Tableaux"/>
            </w:pPr>
            <w:r>
              <w:t>[mA]</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Default="007A2175" w:rsidP="000301CF">
            <w:pPr>
              <w:keepNext/>
              <w:jc w:val="left"/>
            </w:pPr>
          </w:p>
        </w:tc>
      </w:tr>
    </w:tbl>
    <w:p w14:paraId="3F0D9778" w14:textId="50819156" w:rsidR="007A2175" w:rsidRDefault="000301CF" w:rsidP="000301CF">
      <w:pPr>
        <w:pStyle w:val="Lgende"/>
      </w:pPr>
      <w:bookmarkStart w:id="6" w:name="_Ref145059169"/>
      <w:r>
        <w:t xml:space="preserve">Tableau </w:t>
      </w:r>
      <w:r w:rsidR="00C876D7">
        <w:fldChar w:fldCharType="begin"/>
      </w:r>
      <w:r w:rsidR="00C876D7">
        <w:instrText xml:space="preserve"> SEQ Tableau \* ARABIC </w:instrText>
      </w:r>
      <w:r w:rsidR="00C876D7">
        <w:fldChar w:fldCharType="separate"/>
      </w:r>
      <w:r w:rsidR="003460C3">
        <w:rPr>
          <w:noProof/>
        </w:rPr>
        <w:t>1</w:t>
      </w:r>
      <w:r w:rsidR="00C876D7">
        <w:rPr>
          <w:noProof/>
        </w:rPr>
        <w:fldChar w:fldCharType="end"/>
      </w:r>
      <w:bookmarkEnd w:id="6"/>
      <w:r>
        <w:t xml:space="preserve"> : Caractéristiques</w:t>
      </w:r>
      <w:r w:rsidR="001945FF">
        <w:t xml:space="preserve"> principales</w:t>
      </w:r>
      <w:r>
        <w:t xml:space="preserve"> du convertisseur AC/DC</w:t>
      </w:r>
    </w:p>
    <w:p w14:paraId="5F844CF5" w14:textId="77777777" w:rsidR="007142F7" w:rsidRDefault="009F5001" w:rsidP="007142F7">
      <w:pPr>
        <w:pStyle w:val="Image-centree"/>
        <w:keepNext/>
      </w:pPr>
      <w:r w:rsidRPr="009F5001">
        <w:rPr>
          <w:noProof/>
          <w:lang w:val="fr-CH" w:eastAsia="fr-CH"/>
        </w:rPr>
        <w:drawing>
          <wp:inline distT="0" distB="0" distL="0" distR="0" wp14:anchorId="052E41E2" wp14:editId="7C996978">
            <wp:extent cx="3758364" cy="17280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8364" cy="1728000"/>
                    </a:xfrm>
                    <a:prstGeom prst="rect">
                      <a:avLst/>
                    </a:prstGeom>
                    <a:noFill/>
                    <a:ln>
                      <a:noFill/>
                    </a:ln>
                  </pic:spPr>
                </pic:pic>
              </a:graphicData>
            </a:graphic>
          </wp:inline>
        </w:drawing>
      </w:r>
    </w:p>
    <w:p w14:paraId="6E2F0D32" w14:textId="237AFEAE" w:rsidR="009F5001" w:rsidRPr="009F5001" w:rsidRDefault="007142F7" w:rsidP="007142F7">
      <w:pPr>
        <w:pStyle w:val="Lgende"/>
      </w:pPr>
      <w:bookmarkStart w:id="7" w:name="_Ref145059194"/>
      <w:r>
        <w:t xml:space="preserve">Figure </w:t>
      </w:r>
      <w:r w:rsidR="00C876D7">
        <w:fldChar w:fldCharType="begin"/>
      </w:r>
      <w:r w:rsidR="00C876D7">
        <w:instrText xml:space="preserve"> SEQ Figure \* ARABIC </w:instrText>
      </w:r>
      <w:r w:rsidR="00C876D7">
        <w:fldChar w:fldCharType="separate"/>
      </w:r>
      <w:r w:rsidR="00291918">
        <w:rPr>
          <w:noProof/>
        </w:rPr>
        <w:t>3</w:t>
      </w:r>
      <w:r w:rsidR="00C876D7">
        <w:rPr>
          <w:noProof/>
        </w:rPr>
        <w:fldChar w:fldCharType="end"/>
      </w:r>
      <w:bookmarkEnd w:id="7"/>
      <w:r>
        <w:t xml:space="preserve"> : Schéma</w:t>
      </w:r>
      <w:r w:rsidR="00291918">
        <w:t>tique</w:t>
      </w:r>
      <w:r>
        <w:t xml:space="preserve"> du convertisseur AC/DC</w:t>
      </w:r>
    </w:p>
    <w:p w14:paraId="0F4B7DFC" w14:textId="77777777" w:rsidR="00531FDB" w:rsidRDefault="00531FDB" w:rsidP="00531FDB">
      <w:pPr>
        <w:pStyle w:val="Titre2"/>
      </w:pPr>
      <w:bookmarkStart w:id="8" w:name="_Toc145004162"/>
      <w:bookmarkStart w:id="9" w:name="_Toc145004156"/>
      <w:r>
        <w:lastRenderedPageBreak/>
        <w:t xml:space="preserve">Connecteurs </w:t>
      </w:r>
      <w:r w:rsidRPr="00531FDB">
        <w:t>externes</w:t>
      </w:r>
      <w:bookmarkEnd w:id="8"/>
    </w:p>
    <w:p w14:paraId="3D6F268B" w14:textId="74823420" w:rsidR="0040514E" w:rsidRDefault="007A4C02" w:rsidP="007A4C02">
      <w:r w:rsidRPr="007A4C02">
        <w:t>L'entrée du circuit est établie au moyen d'une prise IEC</w:t>
      </w:r>
      <w:r>
        <w:t xml:space="preserve"> </w:t>
      </w:r>
      <w:r w:rsidRPr="007A4C02">
        <w:t xml:space="preserve">C14 standard qui est installée sur le boîtier. </w:t>
      </w:r>
      <w:r>
        <w:t>Celle-ci</w:t>
      </w:r>
      <w:r w:rsidRPr="007A4C02">
        <w:t xml:space="preserve"> </w:t>
      </w:r>
      <w:r>
        <w:t>intègre un porte-fusible et un interrupteur.</w:t>
      </w:r>
      <w:r w:rsidR="0040514E">
        <w:t xml:space="preserve"> </w:t>
      </w:r>
      <w:r w:rsidR="0040514E" w:rsidRPr="007A4C02">
        <w:t xml:space="preserve">La sortie du circuit est réalisée </w:t>
      </w:r>
      <w:r w:rsidR="0040514E">
        <w:t xml:space="preserve">avec </w:t>
      </w:r>
      <w:r w:rsidR="0040514E" w:rsidRPr="007A4C02">
        <w:t>un câble</w:t>
      </w:r>
      <w:r w:rsidR="0040514E">
        <w:t xml:space="preserve"> doté </w:t>
      </w:r>
      <w:r w:rsidR="0040514E" w:rsidRPr="007A4C02">
        <w:t>d'une prise électrique femelle à son extrémité</w:t>
      </w:r>
      <w:r w:rsidR="0040514E">
        <w:t>. Des borniers permettent les connexions au PCB.</w:t>
      </w:r>
    </w:p>
    <w:p w14:paraId="7CAE5EFE" w14:textId="0D5B487A" w:rsidR="0040514E" w:rsidRDefault="0040514E" w:rsidP="00531FDB">
      <w:r w:rsidRPr="0040514E">
        <w:t>La phase et le neutre doivent être acheminés à travers le PCB pour le convertisseur AC/DC et pour la commutation à l'aide du relais.</w:t>
      </w:r>
      <w:r w:rsidR="00580919">
        <w:t xml:space="preserve"> </w:t>
      </w:r>
      <w:r w:rsidR="00580919" w:rsidRPr="00580919">
        <w:t xml:space="preserve">La mise à la terre est établie directement de l'entrée à la sortie, le boîtier </w:t>
      </w:r>
      <w:r w:rsidR="00580919">
        <w:t xml:space="preserve">ou le circuit </w:t>
      </w:r>
      <w:r w:rsidR="00580919" w:rsidRPr="00580919">
        <w:t>ne nécessitant pas de protection</w:t>
      </w:r>
      <w:r w:rsidR="00580919">
        <w:t xml:space="preserve"> particulière. Néanmoins, les</w:t>
      </w:r>
      <w:r w:rsidR="00580919" w:rsidRPr="00580919">
        <w:t xml:space="preserve"> appareils connectés à la sortie en ont besoin pour des raisons de sécurité.</w:t>
      </w:r>
    </w:p>
    <w:p w14:paraId="5E2CDDC6" w14:textId="325C4A3A" w:rsidR="00531FDB" w:rsidRDefault="00580919" w:rsidP="00531FDB">
      <w:r>
        <w:t>Tous ces composants</w:t>
      </w:r>
      <w:r w:rsidR="00531FDB" w:rsidRPr="00AF4F88">
        <w:t xml:space="preserve"> </w:t>
      </w:r>
      <w:r w:rsidR="00531FDB">
        <w:t>doivent</w:t>
      </w:r>
      <w:r w:rsidR="00531FDB" w:rsidRPr="00AF4F88">
        <w:t xml:space="preserve"> être conçus pour supporter le courant standard d'une prise électrique (10A) ainsi que la tension</w:t>
      </w:r>
      <w:r>
        <w:t xml:space="preserve"> </w:t>
      </w:r>
      <w:r w:rsidR="00531FDB" w:rsidRPr="00AF4F88">
        <w:t>du réseau</w:t>
      </w:r>
      <w:r>
        <w:t xml:space="preserve"> (230VAC RMS)</w:t>
      </w:r>
      <w:r w:rsidR="00531FDB" w:rsidRPr="00AF4F8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14:paraId="3EAE76DE" w14:textId="77777777" w:rsidTr="00291918">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7A44DBBA" w14:textId="53D97C9D" w:rsidR="00531FDB" w:rsidRDefault="00580919" w:rsidP="00291918">
            <w:pPr>
              <w:pStyle w:val="texte-Tableaux"/>
            </w:pPr>
            <w:r>
              <w:t>Borniers</w:t>
            </w:r>
          </w:p>
        </w:tc>
      </w:tr>
      <w:tr w:rsidR="00531FDB" w14:paraId="16359467"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4612E5B6" w14:textId="77777777" w:rsidR="00531FDB" w:rsidRDefault="00531FDB" w:rsidP="00291918">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5E034065" w14:textId="77777777" w:rsidR="00531FDB" w:rsidRDefault="00531FDB" w:rsidP="00291918">
            <w:pPr>
              <w:pStyle w:val="texte-Tableaux"/>
            </w:pPr>
            <w:r>
              <w:t>691401700002</w:t>
            </w:r>
            <w:r w:rsidRPr="00AF4F88">
              <w:t>B</w:t>
            </w:r>
            <w:r>
              <w:br/>
              <w:t>691401700004</w:t>
            </w:r>
            <w:r w:rsidRPr="00AF4F88">
              <w:t>B</w:t>
            </w:r>
          </w:p>
        </w:tc>
        <w:tc>
          <w:tcPr>
            <w:tcW w:w="2835" w:type="dxa"/>
            <w:vMerge w:val="restart"/>
            <w:tcBorders>
              <w:top w:val="single" w:sz="8" w:space="0" w:color="auto"/>
              <w:left w:val="single" w:sz="8" w:space="0" w:color="auto"/>
            </w:tcBorders>
            <w:vAlign w:val="center"/>
          </w:tcPr>
          <w:p w14:paraId="3DCA5542" w14:textId="77777777" w:rsidR="00531FDB" w:rsidRPr="00567DE9" w:rsidRDefault="00531FDB" w:rsidP="00291918">
            <w:pPr>
              <w:pStyle w:val="Image-centree"/>
              <w:rPr>
                <w:lang w:val="fr-CH"/>
              </w:rPr>
            </w:pPr>
            <w:r>
              <w:rPr>
                <w:noProof/>
                <w:lang w:val="fr-CH" w:eastAsia="fr-CH"/>
              </w:rPr>
              <w:drawing>
                <wp:inline distT="0" distB="0" distL="0" distR="0" wp14:anchorId="6167C817" wp14:editId="41DF6D8F">
                  <wp:extent cx="1410325" cy="12600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410325"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14:paraId="01292480"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08AFB93" w14:textId="77777777" w:rsidR="00531FDB" w:rsidRDefault="00531FDB" w:rsidP="00291918">
            <w:pPr>
              <w:pStyle w:val="texte-Tableaux"/>
            </w:pPr>
            <w:r>
              <w:t>Tension de fonctionnement</w:t>
            </w:r>
          </w:p>
        </w:tc>
        <w:tc>
          <w:tcPr>
            <w:tcW w:w="2268" w:type="dxa"/>
            <w:tcBorders>
              <w:left w:val="single" w:sz="4" w:space="0" w:color="auto"/>
            </w:tcBorders>
            <w:vAlign w:val="center"/>
          </w:tcPr>
          <w:p w14:paraId="0EE20D2C" w14:textId="77777777" w:rsidR="00531FDB" w:rsidRDefault="00531FDB" w:rsidP="00291918">
            <w:pPr>
              <w:pStyle w:val="texte-Tableaux"/>
            </w:pPr>
            <w:r>
              <w:t>300 RMS</w:t>
            </w:r>
          </w:p>
        </w:tc>
        <w:tc>
          <w:tcPr>
            <w:tcW w:w="850" w:type="dxa"/>
            <w:tcBorders>
              <w:right w:val="single" w:sz="8" w:space="0" w:color="auto"/>
            </w:tcBorders>
            <w:vAlign w:val="center"/>
          </w:tcPr>
          <w:p w14:paraId="11201180" w14:textId="77777777" w:rsidR="00531FDB" w:rsidRDefault="00531FDB" w:rsidP="00291918">
            <w:pPr>
              <w:pStyle w:val="texte-Tableaux"/>
            </w:pPr>
            <w:r>
              <w:t>[VAC]</w:t>
            </w:r>
          </w:p>
        </w:tc>
        <w:tc>
          <w:tcPr>
            <w:tcW w:w="2835" w:type="dxa"/>
            <w:vMerge/>
            <w:tcBorders>
              <w:left w:val="single" w:sz="8" w:space="0" w:color="auto"/>
            </w:tcBorders>
            <w:vAlign w:val="center"/>
          </w:tcPr>
          <w:p w14:paraId="164C1E0A" w14:textId="77777777" w:rsidR="00531FDB" w:rsidRDefault="00531FDB" w:rsidP="00291918"/>
        </w:tc>
      </w:tr>
      <w:tr w:rsidR="00531FDB" w14:paraId="67CF8C22"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26A0530" w14:textId="77777777" w:rsidR="00531FDB" w:rsidRDefault="00531FDB" w:rsidP="00291918">
            <w:pPr>
              <w:pStyle w:val="texte-Tableaux"/>
            </w:pPr>
            <w:r>
              <w:t>Courant de fonctionnement</w:t>
            </w:r>
          </w:p>
        </w:tc>
        <w:tc>
          <w:tcPr>
            <w:tcW w:w="2268" w:type="dxa"/>
            <w:tcBorders>
              <w:left w:val="single" w:sz="4" w:space="0" w:color="auto"/>
            </w:tcBorders>
            <w:vAlign w:val="center"/>
          </w:tcPr>
          <w:p w14:paraId="5855CF3D" w14:textId="77777777" w:rsidR="00531FDB" w:rsidRDefault="00531FDB" w:rsidP="00291918">
            <w:pPr>
              <w:pStyle w:val="texte-Tableaux"/>
            </w:pPr>
            <w:r>
              <w:t>10</w:t>
            </w:r>
          </w:p>
        </w:tc>
        <w:tc>
          <w:tcPr>
            <w:tcW w:w="850" w:type="dxa"/>
            <w:tcBorders>
              <w:right w:val="single" w:sz="8" w:space="0" w:color="auto"/>
            </w:tcBorders>
            <w:vAlign w:val="center"/>
          </w:tcPr>
          <w:p w14:paraId="6EFC4377" w14:textId="77777777" w:rsidR="00531FDB" w:rsidRDefault="00531FDB" w:rsidP="00291918">
            <w:pPr>
              <w:pStyle w:val="texte-Tableaux"/>
            </w:pPr>
            <w:r>
              <w:t>[A]</w:t>
            </w:r>
          </w:p>
        </w:tc>
        <w:tc>
          <w:tcPr>
            <w:tcW w:w="2835" w:type="dxa"/>
            <w:vMerge/>
            <w:tcBorders>
              <w:left w:val="single" w:sz="8" w:space="0" w:color="auto"/>
            </w:tcBorders>
            <w:vAlign w:val="center"/>
          </w:tcPr>
          <w:p w14:paraId="5EB52EC1" w14:textId="77777777" w:rsidR="00531FDB" w:rsidRDefault="00531FDB" w:rsidP="00291918"/>
        </w:tc>
      </w:tr>
      <w:tr w:rsidR="00531FDB" w14:paraId="219959B0"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03FF561" w14:textId="77777777" w:rsidR="00531FDB" w:rsidRDefault="00531FDB" w:rsidP="00291918">
            <w:pPr>
              <w:pStyle w:val="texte-Tableaux"/>
            </w:pPr>
            <w:r>
              <w:t>Ecartements</w:t>
            </w:r>
          </w:p>
        </w:tc>
        <w:tc>
          <w:tcPr>
            <w:tcW w:w="2268" w:type="dxa"/>
            <w:tcBorders>
              <w:left w:val="single" w:sz="4" w:space="0" w:color="auto"/>
            </w:tcBorders>
            <w:vAlign w:val="center"/>
          </w:tcPr>
          <w:p w14:paraId="50B55BD6" w14:textId="77777777" w:rsidR="00531FDB" w:rsidRDefault="00531FDB" w:rsidP="00291918">
            <w:pPr>
              <w:pStyle w:val="texte-Tableaux"/>
            </w:pPr>
            <w:r>
              <w:t>5</w:t>
            </w:r>
          </w:p>
        </w:tc>
        <w:tc>
          <w:tcPr>
            <w:tcW w:w="850" w:type="dxa"/>
            <w:tcBorders>
              <w:right w:val="single" w:sz="8" w:space="0" w:color="auto"/>
            </w:tcBorders>
            <w:vAlign w:val="center"/>
          </w:tcPr>
          <w:p w14:paraId="5890F32A" w14:textId="77777777" w:rsidR="00531FDB" w:rsidRDefault="00531FDB" w:rsidP="00291918">
            <w:pPr>
              <w:pStyle w:val="texte-Tableaux"/>
            </w:pPr>
            <w:r>
              <w:t>[mm]</w:t>
            </w:r>
          </w:p>
        </w:tc>
        <w:tc>
          <w:tcPr>
            <w:tcW w:w="2835" w:type="dxa"/>
            <w:vMerge/>
            <w:tcBorders>
              <w:left w:val="single" w:sz="8" w:space="0" w:color="auto"/>
            </w:tcBorders>
            <w:vAlign w:val="center"/>
          </w:tcPr>
          <w:p w14:paraId="4BCD649B" w14:textId="77777777" w:rsidR="00531FDB" w:rsidRDefault="00531FDB" w:rsidP="00291918"/>
        </w:tc>
      </w:tr>
      <w:tr w:rsidR="00531FDB" w14:paraId="7B98D763"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3128471" w14:textId="77777777" w:rsidR="00531FDB" w:rsidRDefault="00531FDB" w:rsidP="00291918">
            <w:pPr>
              <w:pStyle w:val="texte-Tableaux"/>
            </w:pPr>
            <w:r>
              <w:t>Nombre de positions</w:t>
            </w:r>
          </w:p>
        </w:tc>
        <w:tc>
          <w:tcPr>
            <w:tcW w:w="2268" w:type="dxa"/>
            <w:tcBorders>
              <w:left w:val="single" w:sz="4" w:space="0" w:color="auto"/>
            </w:tcBorders>
            <w:vAlign w:val="center"/>
          </w:tcPr>
          <w:p w14:paraId="486F8BD0" w14:textId="77777777" w:rsidR="00531FDB" w:rsidRDefault="00531FDB" w:rsidP="00291918">
            <w:pPr>
              <w:pStyle w:val="texte-Tableaux"/>
            </w:pPr>
            <w:r>
              <w:t>2 &amp; 4</w:t>
            </w:r>
          </w:p>
        </w:tc>
        <w:tc>
          <w:tcPr>
            <w:tcW w:w="850" w:type="dxa"/>
            <w:tcBorders>
              <w:right w:val="single" w:sz="8" w:space="0" w:color="auto"/>
            </w:tcBorders>
            <w:vAlign w:val="center"/>
          </w:tcPr>
          <w:p w14:paraId="7A537D35" w14:textId="77777777" w:rsidR="00531FDB" w:rsidRDefault="00531FDB" w:rsidP="00291918">
            <w:pPr>
              <w:pStyle w:val="texte-Tableaux"/>
            </w:pPr>
          </w:p>
        </w:tc>
        <w:tc>
          <w:tcPr>
            <w:tcW w:w="2835" w:type="dxa"/>
            <w:vMerge/>
            <w:tcBorders>
              <w:left w:val="single" w:sz="8" w:space="0" w:color="auto"/>
              <w:bottom w:val="single" w:sz="8" w:space="0" w:color="auto"/>
            </w:tcBorders>
            <w:vAlign w:val="center"/>
          </w:tcPr>
          <w:p w14:paraId="6FF74181" w14:textId="77777777" w:rsidR="00531FDB" w:rsidRDefault="00531FDB" w:rsidP="00291918"/>
        </w:tc>
      </w:tr>
    </w:tbl>
    <w:p w14:paraId="318BF5F7" w14:textId="77777777" w:rsidR="00531FDB" w:rsidRPr="009D35AC" w:rsidRDefault="00531FDB" w:rsidP="00531FDB">
      <w:bookmarkStart w:id="10" w:name="_GoBack"/>
      <w:bookmarkEnd w:id="10"/>
    </w:p>
    <w:p w14:paraId="57BD1BB9" w14:textId="20926175" w:rsidR="00531FDB" w:rsidRDefault="00531FDB">
      <w:pPr>
        <w:spacing w:before="0" w:after="160"/>
        <w:jc w:val="left"/>
      </w:pPr>
      <w:r>
        <w:br w:type="page"/>
      </w:r>
    </w:p>
    <w:p w14:paraId="19616FBA" w14:textId="77777777" w:rsidR="00531FDB" w:rsidRDefault="00531FDB" w:rsidP="00531FDB">
      <w:pPr>
        <w:pStyle w:val="Titre2"/>
      </w:pPr>
      <w:bookmarkStart w:id="11" w:name="_Toc145004161"/>
      <w:r>
        <w:lastRenderedPageBreak/>
        <w:t xml:space="preserve">Commutation </w:t>
      </w:r>
      <w:r w:rsidRPr="00531FDB">
        <w:t>230VAC</w:t>
      </w:r>
      <w:bookmarkEnd w:id="11"/>
    </w:p>
    <w:p w14:paraId="4A08006C" w14:textId="2AFA9512" w:rsidR="00531FDB" w:rsidRDefault="00531FDB" w:rsidP="00531FDB">
      <w:r>
        <w:t>Un relai de puissance permettra de faire commuter la sortie 230 [VAC] en fonction des droits accordés au badge. Il est en mesure de supporter le courant maximal et la tension que peut fournir une prise électrique standard. Il est aussi pilotable par la tension disponible sur le circuit.</w:t>
      </w:r>
    </w:p>
    <w:p w14:paraId="24FEF9CE" w14:textId="5A0F0D5C" w:rsidR="00F062DB" w:rsidRPr="009D35AC" w:rsidRDefault="00F062DB" w:rsidP="00531FDB">
      <w:r w:rsidRPr="00F062DB">
        <w:t xml:space="preserve">Le relais doit maintenir sa position pendant de longues périodes, c'est pourquoi un relais "à verrouillage" est utilisé. Ce relais conserve sa position après une brève impulsion, ne nécessitant pas d'alimentation continue, ce qui </w:t>
      </w:r>
      <w:r w:rsidR="00D3373A">
        <w:t>contribue à réduire</w:t>
      </w:r>
      <w:r w:rsidRPr="00F062DB">
        <w:t xml:space="preserve"> </w:t>
      </w:r>
      <w:r w:rsidR="00D3373A">
        <w:t xml:space="preserve">grandement </w:t>
      </w:r>
      <w:r w:rsidRPr="00F062DB">
        <w:t>la consommation du circui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14:paraId="4AA4A1CF" w14:textId="77777777" w:rsidTr="00291918">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3004FE83" w14:textId="77777777" w:rsidR="00531FDB" w:rsidRDefault="00531FDB" w:rsidP="00291918">
            <w:pPr>
              <w:pStyle w:val="texte-Tableaux"/>
            </w:pPr>
            <w:r>
              <w:t>Relai de puissance</w:t>
            </w:r>
          </w:p>
        </w:tc>
      </w:tr>
      <w:tr w:rsidR="00531FDB" w14:paraId="224675CA"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28E06136" w14:textId="77777777" w:rsidR="00531FDB" w:rsidRDefault="00531FDB" w:rsidP="00291918">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42FE1462" w14:textId="77777777" w:rsidR="00531FDB" w:rsidRDefault="00531FDB" w:rsidP="00291918">
            <w:pPr>
              <w:pStyle w:val="texte-Tableaux"/>
            </w:pPr>
            <w:r w:rsidRPr="000301CF">
              <w:t>ADW1203HLW</w:t>
            </w:r>
          </w:p>
        </w:tc>
        <w:tc>
          <w:tcPr>
            <w:tcW w:w="2835" w:type="dxa"/>
            <w:vMerge w:val="restart"/>
            <w:tcBorders>
              <w:top w:val="single" w:sz="8" w:space="0" w:color="auto"/>
              <w:left w:val="single" w:sz="8" w:space="0" w:color="auto"/>
            </w:tcBorders>
            <w:vAlign w:val="center"/>
          </w:tcPr>
          <w:p w14:paraId="2860BD2F" w14:textId="77777777" w:rsidR="00531FDB" w:rsidRPr="00215813" w:rsidRDefault="00531FDB" w:rsidP="00291918">
            <w:pPr>
              <w:pStyle w:val="Image-centree"/>
              <w:rPr>
                <w:lang w:val="fr-CH"/>
              </w:rPr>
            </w:pPr>
            <w:r>
              <w:rPr>
                <w:noProof/>
                <w:lang w:val="fr-CH" w:eastAsia="fr-CH"/>
              </w:rPr>
              <w:drawing>
                <wp:inline distT="0" distB="0" distL="0" distR="0" wp14:anchorId="117A4C6E" wp14:editId="662FC176">
                  <wp:extent cx="1260000" cy="126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14:paraId="375106C4"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04218554" w14:textId="77777777" w:rsidR="00531FDB" w:rsidRDefault="00531FDB" w:rsidP="00291918">
            <w:pPr>
              <w:pStyle w:val="texte-Tableaux"/>
            </w:pPr>
            <w:r>
              <w:t>Tension de contact</w:t>
            </w:r>
          </w:p>
        </w:tc>
        <w:tc>
          <w:tcPr>
            <w:tcW w:w="2268" w:type="dxa"/>
            <w:tcBorders>
              <w:left w:val="single" w:sz="4" w:space="0" w:color="auto"/>
            </w:tcBorders>
            <w:vAlign w:val="center"/>
          </w:tcPr>
          <w:p w14:paraId="15048ACF" w14:textId="77777777" w:rsidR="00531FDB" w:rsidRDefault="00531FDB" w:rsidP="00291918">
            <w:pPr>
              <w:pStyle w:val="texte-Tableaux"/>
            </w:pPr>
            <w:r>
              <w:t>277 RMS</w:t>
            </w:r>
          </w:p>
        </w:tc>
        <w:tc>
          <w:tcPr>
            <w:tcW w:w="850" w:type="dxa"/>
            <w:tcBorders>
              <w:right w:val="single" w:sz="8" w:space="0" w:color="auto"/>
            </w:tcBorders>
            <w:vAlign w:val="center"/>
          </w:tcPr>
          <w:p w14:paraId="6A4DEFE1" w14:textId="77777777" w:rsidR="00531FDB" w:rsidRDefault="00531FDB" w:rsidP="00291918">
            <w:pPr>
              <w:pStyle w:val="texte-Tableaux"/>
            </w:pPr>
            <w:r>
              <w:t>[VAC]</w:t>
            </w:r>
          </w:p>
        </w:tc>
        <w:tc>
          <w:tcPr>
            <w:tcW w:w="2835" w:type="dxa"/>
            <w:vMerge/>
            <w:tcBorders>
              <w:left w:val="single" w:sz="8" w:space="0" w:color="auto"/>
            </w:tcBorders>
            <w:vAlign w:val="center"/>
          </w:tcPr>
          <w:p w14:paraId="4AF86BEC" w14:textId="77777777" w:rsidR="00531FDB" w:rsidRDefault="00531FDB" w:rsidP="00291918">
            <w:pPr>
              <w:jc w:val="left"/>
            </w:pPr>
          </w:p>
        </w:tc>
      </w:tr>
      <w:tr w:rsidR="00531FDB" w14:paraId="1EA589B5"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3A7D525D" w14:textId="77777777" w:rsidR="00531FDB" w:rsidRDefault="00531FDB" w:rsidP="00291918">
            <w:pPr>
              <w:pStyle w:val="texte-Tableaux"/>
            </w:pPr>
            <w:r>
              <w:t>Courant de contact</w:t>
            </w:r>
          </w:p>
        </w:tc>
        <w:tc>
          <w:tcPr>
            <w:tcW w:w="2268" w:type="dxa"/>
            <w:tcBorders>
              <w:left w:val="single" w:sz="4" w:space="0" w:color="auto"/>
            </w:tcBorders>
            <w:vAlign w:val="center"/>
          </w:tcPr>
          <w:p w14:paraId="74CD865C" w14:textId="77777777" w:rsidR="00531FDB" w:rsidRDefault="00531FDB" w:rsidP="00291918">
            <w:pPr>
              <w:pStyle w:val="texte-Tableaux"/>
            </w:pPr>
            <w:r>
              <w:t>16</w:t>
            </w:r>
          </w:p>
        </w:tc>
        <w:tc>
          <w:tcPr>
            <w:tcW w:w="850" w:type="dxa"/>
            <w:tcBorders>
              <w:right w:val="single" w:sz="8" w:space="0" w:color="auto"/>
            </w:tcBorders>
            <w:vAlign w:val="center"/>
          </w:tcPr>
          <w:p w14:paraId="0BA869B1" w14:textId="77777777" w:rsidR="00531FDB" w:rsidRDefault="00531FDB" w:rsidP="00291918">
            <w:pPr>
              <w:pStyle w:val="texte-Tableaux"/>
            </w:pPr>
            <w:r>
              <w:t>[A]</w:t>
            </w:r>
          </w:p>
        </w:tc>
        <w:tc>
          <w:tcPr>
            <w:tcW w:w="2835" w:type="dxa"/>
            <w:vMerge/>
            <w:tcBorders>
              <w:left w:val="single" w:sz="8" w:space="0" w:color="auto"/>
            </w:tcBorders>
            <w:vAlign w:val="center"/>
          </w:tcPr>
          <w:p w14:paraId="56EB5EED" w14:textId="77777777" w:rsidR="00531FDB" w:rsidRDefault="00531FDB" w:rsidP="00291918">
            <w:pPr>
              <w:jc w:val="left"/>
            </w:pPr>
          </w:p>
        </w:tc>
      </w:tr>
      <w:tr w:rsidR="00531FDB" w14:paraId="2D5D79FD"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4FA0B5E7" w14:textId="77777777" w:rsidR="00531FDB" w:rsidRDefault="00531FDB" w:rsidP="00291918">
            <w:pPr>
              <w:pStyle w:val="texte-Tableaux"/>
            </w:pPr>
            <w:r>
              <w:t>Tension de bobine</w:t>
            </w:r>
          </w:p>
        </w:tc>
        <w:tc>
          <w:tcPr>
            <w:tcW w:w="2268" w:type="dxa"/>
            <w:tcBorders>
              <w:left w:val="single" w:sz="4" w:space="0" w:color="auto"/>
            </w:tcBorders>
            <w:vAlign w:val="center"/>
          </w:tcPr>
          <w:p w14:paraId="636F2DE4" w14:textId="77777777" w:rsidR="00531FDB" w:rsidRDefault="00531FDB" w:rsidP="00291918">
            <w:pPr>
              <w:pStyle w:val="texte-Tableaux"/>
            </w:pPr>
            <w:r>
              <w:t>3</w:t>
            </w:r>
          </w:p>
        </w:tc>
        <w:tc>
          <w:tcPr>
            <w:tcW w:w="850" w:type="dxa"/>
            <w:tcBorders>
              <w:right w:val="single" w:sz="8" w:space="0" w:color="auto"/>
            </w:tcBorders>
            <w:vAlign w:val="center"/>
          </w:tcPr>
          <w:p w14:paraId="3B406EE7" w14:textId="77777777" w:rsidR="00531FDB" w:rsidRDefault="00531FDB" w:rsidP="00291918">
            <w:pPr>
              <w:pStyle w:val="texte-Tableaux"/>
            </w:pPr>
            <w:r>
              <w:t>[V]</w:t>
            </w:r>
          </w:p>
        </w:tc>
        <w:tc>
          <w:tcPr>
            <w:tcW w:w="2835" w:type="dxa"/>
            <w:vMerge/>
            <w:tcBorders>
              <w:left w:val="single" w:sz="8" w:space="0" w:color="auto"/>
            </w:tcBorders>
            <w:vAlign w:val="center"/>
          </w:tcPr>
          <w:p w14:paraId="31EB5D0D" w14:textId="77777777" w:rsidR="00531FDB" w:rsidRDefault="00531FDB" w:rsidP="00291918">
            <w:pPr>
              <w:jc w:val="left"/>
            </w:pPr>
          </w:p>
        </w:tc>
      </w:tr>
      <w:tr w:rsidR="00531FDB" w14:paraId="29FE4783"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761DB693" w14:textId="77777777" w:rsidR="00531FDB" w:rsidRDefault="00531FDB" w:rsidP="00291918">
            <w:pPr>
              <w:pStyle w:val="texte-Tableaux"/>
            </w:pPr>
            <w:r>
              <w:t>Courant de bobine</w:t>
            </w:r>
          </w:p>
        </w:tc>
        <w:tc>
          <w:tcPr>
            <w:tcW w:w="2268" w:type="dxa"/>
            <w:tcBorders>
              <w:left w:val="single" w:sz="4" w:space="0" w:color="auto"/>
            </w:tcBorders>
            <w:vAlign w:val="center"/>
          </w:tcPr>
          <w:p w14:paraId="6CF2132B" w14:textId="77777777" w:rsidR="00531FDB" w:rsidRDefault="00531FDB" w:rsidP="00291918">
            <w:pPr>
              <w:pStyle w:val="texte-Tableaux"/>
            </w:pPr>
            <w:r>
              <w:t>133.3</w:t>
            </w:r>
          </w:p>
        </w:tc>
        <w:tc>
          <w:tcPr>
            <w:tcW w:w="850" w:type="dxa"/>
            <w:tcBorders>
              <w:right w:val="single" w:sz="8" w:space="0" w:color="auto"/>
            </w:tcBorders>
            <w:vAlign w:val="center"/>
          </w:tcPr>
          <w:p w14:paraId="1DD65CDF" w14:textId="77777777" w:rsidR="00531FDB" w:rsidRDefault="00531FDB" w:rsidP="00291918">
            <w:pPr>
              <w:pStyle w:val="texte-Tableaux"/>
            </w:pPr>
            <w:r>
              <w:t>[mA]</w:t>
            </w:r>
          </w:p>
        </w:tc>
        <w:tc>
          <w:tcPr>
            <w:tcW w:w="2835" w:type="dxa"/>
            <w:vMerge/>
            <w:tcBorders>
              <w:left w:val="single" w:sz="8" w:space="0" w:color="auto"/>
            </w:tcBorders>
            <w:vAlign w:val="center"/>
          </w:tcPr>
          <w:p w14:paraId="43B5A16A" w14:textId="77777777" w:rsidR="00531FDB" w:rsidRDefault="00531FDB" w:rsidP="00291918">
            <w:pPr>
              <w:jc w:val="left"/>
            </w:pPr>
          </w:p>
        </w:tc>
      </w:tr>
      <w:tr w:rsidR="00531FDB" w14:paraId="4652F02C"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B0A2490" w14:textId="77777777" w:rsidR="00531FDB" w:rsidRDefault="00531FDB" w:rsidP="00291918">
            <w:pPr>
              <w:pStyle w:val="texte-Tableaux"/>
            </w:pPr>
            <w:r>
              <w:t>Type de bobine</w:t>
            </w:r>
          </w:p>
        </w:tc>
        <w:tc>
          <w:tcPr>
            <w:tcW w:w="3118" w:type="dxa"/>
            <w:gridSpan w:val="2"/>
            <w:tcBorders>
              <w:left w:val="single" w:sz="4" w:space="0" w:color="auto"/>
              <w:right w:val="single" w:sz="8" w:space="0" w:color="auto"/>
            </w:tcBorders>
            <w:vAlign w:val="center"/>
          </w:tcPr>
          <w:p w14:paraId="6F297616" w14:textId="77777777" w:rsidR="00531FDB" w:rsidRDefault="00531FDB" w:rsidP="00291918">
            <w:pPr>
              <w:pStyle w:val="texte-Tableaux"/>
            </w:pPr>
            <w:r>
              <w:t>Double bobine, à verrouillage</w:t>
            </w:r>
          </w:p>
        </w:tc>
        <w:tc>
          <w:tcPr>
            <w:tcW w:w="2835" w:type="dxa"/>
            <w:vMerge/>
            <w:tcBorders>
              <w:left w:val="single" w:sz="8" w:space="0" w:color="auto"/>
              <w:bottom w:val="single" w:sz="8" w:space="0" w:color="auto"/>
            </w:tcBorders>
            <w:vAlign w:val="center"/>
          </w:tcPr>
          <w:p w14:paraId="24A418AA" w14:textId="77777777" w:rsidR="00531FDB" w:rsidRDefault="00531FDB" w:rsidP="00291918">
            <w:pPr>
              <w:keepNext/>
              <w:jc w:val="left"/>
            </w:pPr>
          </w:p>
        </w:tc>
      </w:tr>
    </w:tbl>
    <w:p w14:paraId="76D4AD96" w14:textId="73DF8B8E" w:rsidR="00531FDB" w:rsidRPr="000301CF" w:rsidRDefault="00531FDB" w:rsidP="00531FDB">
      <w:pPr>
        <w:pStyle w:val="Lgende"/>
      </w:pPr>
      <w:r>
        <w:t xml:space="preserve">Tableau </w:t>
      </w:r>
      <w:r w:rsidR="00C876D7">
        <w:fldChar w:fldCharType="begin"/>
      </w:r>
      <w:r w:rsidR="00C876D7">
        <w:instrText xml:space="preserve"> SEQ Tableau \* ARABIC </w:instrText>
      </w:r>
      <w:r w:rsidR="00C876D7">
        <w:fldChar w:fldCharType="separate"/>
      </w:r>
      <w:r w:rsidR="003460C3">
        <w:rPr>
          <w:noProof/>
        </w:rPr>
        <w:t>2</w:t>
      </w:r>
      <w:r w:rsidR="00C876D7">
        <w:rPr>
          <w:noProof/>
        </w:rPr>
        <w:fldChar w:fldCharType="end"/>
      </w:r>
      <w:r>
        <w:t xml:space="preserve"> : Caractéristiques principales du relai de puissance</w:t>
      </w:r>
    </w:p>
    <w:p w14:paraId="58143905" w14:textId="13426524" w:rsidR="00531FDB" w:rsidRDefault="00531FDB" w:rsidP="00531FDB">
      <w:r>
        <w:t>Le courant demandé par les bobines est supérieur à ce que peut fournir le microcontrôleur. Pour cette raison, le contrôle est réalisé par le biais de transistors externes.</w:t>
      </w:r>
      <w:r w:rsidR="00291918">
        <w:t xml:space="preserve"> Le dimensionnement des valeurs de résistance et le choix du transistor et de la diode de roue libre est détaillé </w:t>
      </w:r>
      <w:r w:rsidR="00291918" w:rsidRPr="00291918">
        <w:rPr>
          <w:highlight w:val="yellow"/>
        </w:rPr>
        <w:t>au ………….</w:t>
      </w:r>
    </w:p>
    <w:p w14:paraId="5FE883AD" w14:textId="6A331C2F" w:rsidR="00291918" w:rsidRDefault="00291918" w:rsidP="00531FDB">
      <w:r>
        <w:t xml:space="preserve">Des résistances de « pull-up » ou « pull-down » permettent d’assurer l’état par défaut du relai avant un contrôle par le microcontrôleur. La sortie est coupée par défaut à l’allumage du circuit. </w:t>
      </w:r>
    </w:p>
    <w:p w14:paraId="7D86CA93" w14:textId="77777777" w:rsidR="00291918" w:rsidRDefault="00C50B23" w:rsidP="00291918">
      <w:pPr>
        <w:keepNext/>
      </w:pPr>
      <w:r w:rsidRPr="00C50B23">
        <w:rPr>
          <w:noProof/>
          <w:lang w:eastAsia="fr-CH"/>
        </w:rPr>
        <w:drawing>
          <wp:inline distT="0" distB="0" distL="0" distR="0" wp14:anchorId="03CD3409" wp14:editId="5E243567">
            <wp:extent cx="5760720" cy="2581086"/>
            <wp:effectExtent l="19050" t="19050" r="11430" b="101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581086"/>
                    </a:xfrm>
                    <a:prstGeom prst="rect">
                      <a:avLst/>
                    </a:prstGeom>
                    <a:noFill/>
                    <a:ln w="12700">
                      <a:solidFill>
                        <a:schemeClr val="tx1"/>
                      </a:solidFill>
                    </a:ln>
                  </pic:spPr>
                </pic:pic>
              </a:graphicData>
            </a:graphic>
          </wp:inline>
        </w:drawing>
      </w:r>
    </w:p>
    <w:p w14:paraId="4032ED7B" w14:textId="5391CA14" w:rsidR="00C50B23" w:rsidRPr="00291918" w:rsidRDefault="00291918" w:rsidP="00291918">
      <w:pPr>
        <w:pStyle w:val="Lgende"/>
      </w:pPr>
      <w:r>
        <w:t xml:space="preserve">Figure </w:t>
      </w:r>
      <w:r w:rsidR="00C876D7">
        <w:fldChar w:fldCharType="begin"/>
      </w:r>
      <w:r w:rsidR="00C876D7">
        <w:instrText xml:space="preserve"> SEQ Figure \* ARABIC </w:instrText>
      </w:r>
      <w:r w:rsidR="00C876D7">
        <w:fldChar w:fldCharType="separate"/>
      </w:r>
      <w:r>
        <w:rPr>
          <w:noProof/>
        </w:rPr>
        <w:t>4</w:t>
      </w:r>
      <w:r w:rsidR="00C876D7">
        <w:rPr>
          <w:noProof/>
        </w:rPr>
        <w:fldChar w:fldCharType="end"/>
      </w:r>
      <w:r>
        <w:t xml:space="preserve"> : Schématique du relai de puissance</w:t>
      </w:r>
    </w:p>
    <w:p w14:paraId="2AB19741" w14:textId="77777777" w:rsidR="00531FDB" w:rsidRDefault="00531FDB">
      <w:pPr>
        <w:spacing w:before="0" w:after="160"/>
        <w:jc w:val="left"/>
      </w:pPr>
    </w:p>
    <w:p w14:paraId="059FC7E8" w14:textId="58BFF8EA" w:rsidR="00531FDB" w:rsidRDefault="00531FDB">
      <w:pPr>
        <w:spacing w:before="0" w:after="160"/>
        <w:jc w:val="left"/>
        <w:rPr>
          <w:rFonts w:ascii="Gentium Basic" w:eastAsiaTheme="majorEastAsia" w:hAnsi="Gentium Basic" w:cstheme="majorBidi"/>
          <w:sz w:val="28"/>
          <w:szCs w:val="26"/>
        </w:rPr>
      </w:pPr>
      <w:r>
        <w:br w:type="page"/>
      </w:r>
    </w:p>
    <w:p w14:paraId="0C151056" w14:textId="43BB5B06" w:rsidR="0029415F" w:rsidRDefault="0029415F" w:rsidP="00D80EA5">
      <w:pPr>
        <w:pStyle w:val="Titre2"/>
      </w:pPr>
      <w:r>
        <w:lastRenderedPageBreak/>
        <w:t>RFID</w:t>
      </w:r>
      <w:bookmarkEnd w:id="9"/>
    </w:p>
    <w:p w14:paraId="1F206020" w14:textId="77777777" w:rsidR="0029415F" w:rsidRPr="009D3051" w:rsidRDefault="0029415F" w:rsidP="0029415F">
      <w:r w:rsidRPr="009D3051">
        <w:t>Des badges sont mis à disposition des élèves de l'ETML-ES pendant toute la durée de leur formation, notamment pour l'accès au bâtiment et aux imprimantes. Ceux-ci seront utilisés dans ce projet afin d'éviter aux élèves la nécessité de multiples badges.</w:t>
      </w:r>
    </w:p>
    <w:p w14:paraId="38147DE6" w14:textId="73E5D504" w:rsidR="0029415F" w:rsidRDefault="0029415F" w:rsidP="0029415F">
      <w:r>
        <w:t>La technologie du badge a pu être identifiée en utilisant un smartphone (Samsung S23 Ultra) doté de l'appl</w:t>
      </w:r>
      <w:r w:rsidR="00A80E2F">
        <w:t xml:space="preserve">ication « NFC Tools ». </w:t>
      </w:r>
      <w:r>
        <w:t xml:space="preserve">La figure </w:t>
      </w:r>
      <w:r>
        <w:fldChar w:fldCharType="begin"/>
      </w:r>
      <w:r>
        <w:instrText xml:space="preserve"> REF _Ref144731876 \p \h </w:instrText>
      </w:r>
      <w:r>
        <w:fldChar w:fldCharType="separate"/>
      </w:r>
      <w:r>
        <w:t>ci-dessous</w:t>
      </w:r>
      <w:r>
        <w:fldChar w:fldCharType="end"/>
      </w:r>
      <w:r>
        <w:t xml:space="preserve"> </w:t>
      </w:r>
      <w:r w:rsidRPr="005917CD">
        <w:t>illustre le standard adopté par le badge, en mettant en évidence le fabricant ainsi que le modèle de la puce interne. Des informations techniques plus détaillées sont également disponible</w:t>
      </w:r>
      <w:r>
        <w:t xml:space="preserve">s sur le site web du fabricant. </w:t>
      </w:r>
      <w:r>
        <w:fldChar w:fldCharType="begin"/>
      </w:r>
      <w:r>
        <w:instrText xml:space="preserve"> ADDIN ZOTERO_ITEM CSL_CITATION {"citationID":"OI47hMIk","properties":{"formattedCitation":"[1]","plainCitation":"[1]","noteIndex":0},"citationItems":[{"id":20,"uris":["http://zotero.org/users/10756185/items/ADJUTJLT"],"itemData":{"id":20,"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fldChar w:fldCharType="separate"/>
      </w:r>
      <w:r w:rsidRPr="005917CD">
        <w:rPr>
          <w:rFonts w:ascii="Calibri" w:hAnsi="Calibri" w:cs="Calibri"/>
        </w:rPr>
        <w:t>[1]</w:t>
      </w:r>
      <w:r>
        <w:fldChar w:fldCharType="end"/>
      </w:r>
    </w:p>
    <w:p w14:paraId="052EA4F8" w14:textId="77777777" w:rsidR="0029415F" w:rsidRDefault="0029415F" w:rsidP="0029415F">
      <w:pPr>
        <w:pStyle w:val="Image-centree"/>
      </w:pPr>
      <w:r>
        <w:rPr>
          <w:noProof/>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74DFE887" w:rsidR="0029415F" w:rsidRPr="00F7083F" w:rsidRDefault="0029415F" w:rsidP="0029415F">
      <w:pPr>
        <w:pStyle w:val="Lgende"/>
      </w:pPr>
      <w:bookmarkStart w:id="12" w:name="_Ref144731871"/>
      <w:bookmarkStart w:id="13" w:name="_Ref144731876"/>
      <w:r w:rsidRPr="00F7083F">
        <w:t xml:space="preserve">Figure </w:t>
      </w:r>
      <w:r w:rsidR="00C876D7">
        <w:fldChar w:fldCharType="begin"/>
      </w:r>
      <w:r w:rsidR="00C876D7">
        <w:instrText xml:space="preserve"> SEQ Figure \* ARABIC </w:instrText>
      </w:r>
      <w:r w:rsidR="00C876D7">
        <w:fldChar w:fldCharType="separate"/>
      </w:r>
      <w:r w:rsidR="00291918">
        <w:rPr>
          <w:noProof/>
        </w:rPr>
        <w:t>5</w:t>
      </w:r>
      <w:r w:rsidR="00C876D7">
        <w:rPr>
          <w:noProof/>
        </w:rPr>
        <w:fldChar w:fldCharType="end"/>
      </w:r>
      <w:bookmarkEnd w:id="12"/>
      <w:r w:rsidRPr="00F7083F">
        <w:t xml:space="preserve"> : Technologie du badge RFID de l'ETML-ES</w:t>
      </w:r>
      <w:bookmarkEnd w:id="13"/>
    </w:p>
    <w:p w14:paraId="3ED22A72" w14:textId="77777777" w:rsidR="0029415F" w:rsidRDefault="0029415F" w:rsidP="0029415F">
      <w:r w:rsidRPr="005917CD">
        <w:t>En résumé, le badge communique à l'aide d'une puce RFID à une fréquence de 13,56 MHz et dispose d'une mémoire d'un kilo-octet.</w:t>
      </w:r>
    </w:p>
    <w:p w14:paraId="1FB32D95" w14:textId="77777777" w:rsidR="0029415F" w:rsidRDefault="0029415F" w:rsidP="0029415F">
      <w:r w:rsidRPr="005917CD">
        <w:t>Lors de la recherche d'un lecteur compatible, le choix s'est porté vers un module "tout-en-un" afin de simplifier la conception, notamment en ce qui concerne l'antenne.</w:t>
      </w:r>
      <w:r>
        <w:t xml:space="preserve"> Deux modules se sont démarqués :</w:t>
      </w:r>
    </w:p>
    <w:tbl>
      <w:tblPr>
        <w:tblStyle w:val="Grilledutableau"/>
        <w:tblW w:w="0" w:type="auto"/>
        <w:tblLook w:val="04A0" w:firstRow="1" w:lastRow="0" w:firstColumn="1" w:lastColumn="0" w:noHBand="0" w:noVBand="1"/>
      </w:tblPr>
      <w:tblGrid>
        <w:gridCol w:w="1696"/>
        <w:gridCol w:w="3686"/>
        <w:gridCol w:w="3680"/>
      </w:tblGrid>
      <w:tr w:rsidR="0029415F" w:rsidRPr="00165D7C" w14:paraId="364772C2" w14:textId="77777777" w:rsidTr="00AF4F88">
        <w:tc>
          <w:tcPr>
            <w:tcW w:w="1696" w:type="dxa"/>
          </w:tcPr>
          <w:p w14:paraId="37E8829F" w14:textId="77777777" w:rsidR="0029415F" w:rsidRDefault="0029415F" w:rsidP="00AF4F88">
            <w:r>
              <w:t>Nom</w:t>
            </w:r>
          </w:p>
        </w:tc>
        <w:tc>
          <w:tcPr>
            <w:tcW w:w="3686" w:type="dxa"/>
          </w:tcPr>
          <w:p w14:paraId="6DE7F144" w14:textId="77777777" w:rsidR="0029415F" w:rsidRPr="00165D7C" w:rsidRDefault="0029415F" w:rsidP="00AF4F88">
            <w:pPr>
              <w:pStyle w:val="Image-centree"/>
            </w:pPr>
            <w:r w:rsidRPr="00165D7C">
              <w:t>RFID CLICK</w:t>
            </w:r>
          </w:p>
        </w:tc>
        <w:tc>
          <w:tcPr>
            <w:tcW w:w="3680" w:type="dxa"/>
          </w:tcPr>
          <w:p w14:paraId="761F9FEE" w14:textId="77777777" w:rsidR="0029415F" w:rsidRPr="00165D7C" w:rsidRDefault="0029415F" w:rsidP="00AF4F88">
            <w:pPr>
              <w:pStyle w:val="Image-centree"/>
            </w:pPr>
            <w:r>
              <w:t>CHILLI UART B1</w:t>
            </w:r>
          </w:p>
        </w:tc>
      </w:tr>
      <w:tr w:rsidR="0029415F" w14:paraId="6E0F8185" w14:textId="77777777" w:rsidTr="00AF4F88">
        <w:tc>
          <w:tcPr>
            <w:tcW w:w="1696" w:type="dxa"/>
          </w:tcPr>
          <w:p w14:paraId="6E0A5BB5" w14:textId="77777777" w:rsidR="0029415F" w:rsidRDefault="0029415F" w:rsidP="00AF4F88">
            <w:r>
              <w:t>Illustration</w:t>
            </w:r>
          </w:p>
        </w:tc>
        <w:tc>
          <w:tcPr>
            <w:tcW w:w="3686" w:type="dxa"/>
          </w:tcPr>
          <w:p w14:paraId="1E6D29CA" w14:textId="77777777" w:rsidR="0029415F" w:rsidRDefault="0029415F" w:rsidP="00AF4F88">
            <w:pPr>
              <w:pStyle w:val="Image-centree"/>
            </w:pPr>
            <w:r>
              <w:rPr>
                <w:noProof/>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Default="0029415F" w:rsidP="00AF4F88">
            <w:pPr>
              <w:pStyle w:val="Image-centree"/>
            </w:pPr>
            <w:r>
              <w:rPr>
                <w:noProof/>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14:paraId="4E67D337" w14:textId="77777777" w:rsidTr="00AF4F88">
        <w:tc>
          <w:tcPr>
            <w:tcW w:w="1696" w:type="dxa"/>
          </w:tcPr>
          <w:p w14:paraId="63E8C42D" w14:textId="77777777" w:rsidR="0029415F" w:rsidRDefault="0029415F" w:rsidP="00AF4F88">
            <w:r>
              <w:t>Prix</w:t>
            </w:r>
          </w:p>
        </w:tc>
        <w:tc>
          <w:tcPr>
            <w:tcW w:w="3686" w:type="dxa"/>
          </w:tcPr>
          <w:p w14:paraId="73BACBBC" w14:textId="77777777" w:rsidR="0029415F" w:rsidRDefault="0029415F" w:rsidP="00AF4F88">
            <w:r>
              <w:t>25.23 CHF</w:t>
            </w:r>
          </w:p>
        </w:tc>
        <w:tc>
          <w:tcPr>
            <w:tcW w:w="3680" w:type="dxa"/>
          </w:tcPr>
          <w:p w14:paraId="6026DFE2" w14:textId="77777777" w:rsidR="0029415F" w:rsidRDefault="0029415F" w:rsidP="00AF4F88">
            <w:r>
              <w:t>34.82 CHF</w:t>
            </w:r>
          </w:p>
        </w:tc>
      </w:tr>
      <w:tr w:rsidR="0029415F" w14:paraId="316B8665" w14:textId="77777777" w:rsidTr="00AF4F88">
        <w:tc>
          <w:tcPr>
            <w:tcW w:w="1696" w:type="dxa"/>
          </w:tcPr>
          <w:p w14:paraId="001ED753" w14:textId="77777777" w:rsidR="0029415F" w:rsidRDefault="0029415F" w:rsidP="00AF4F88">
            <w:r>
              <w:t>Interface</w:t>
            </w:r>
          </w:p>
        </w:tc>
        <w:tc>
          <w:tcPr>
            <w:tcW w:w="3686" w:type="dxa"/>
          </w:tcPr>
          <w:p w14:paraId="3A3745AC" w14:textId="3F61065C" w:rsidR="0029415F" w:rsidRDefault="00567DE9" w:rsidP="00567DE9">
            <w:r>
              <w:t xml:space="preserve">UART, </w:t>
            </w:r>
            <w:r w:rsidR="0029415F">
              <w:t xml:space="preserve">SPI </w:t>
            </w:r>
          </w:p>
        </w:tc>
        <w:tc>
          <w:tcPr>
            <w:tcW w:w="3680" w:type="dxa"/>
          </w:tcPr>
          <w:p w14:paraId="7578AC01" w14:textId="2B42C8FA" w:rsidR="0029415F" w:rsidRDefault="0029415F" w:rsidP="00AF4F88">
            <w:r>
              <w:t>UART</w:t>
            </w:r>
            <w:r w:rsidR="00567DE9">
              <w:t>, GPIO</w:t>
            </w:r>
          </w:p>
        </w:tc>
      </w:tr>
      <w:tr w:rsidR="0029415F" w14:paraId="414C5B8A" w14:textId="77777777" w:rsidTr="00AF4F88">
        <w:tc>
          <w:tcPr>
            <w:tcW w:w="1696" w:type="dxa"/>
          </w:tcPr>
          <w:p w14:paraId="050F970E" w14:textId="77777777" w:rsidR="0029415F" w:rsidRDefault="0029415F" w:rsidP="00AF4F88">
            <w:r>
              <w:t>Taille</w:t>
            </w:r>
          </w:p>
        </w:tc>
        <w:tc>
          <w:tcPr>
            <w:tcW w:w="3686" w:type="dxa"/>
          </w:tcPr>
          <w:p w14:paraId="422296B4" w14:textId="77777777" w:rsidR="0029415F" w:rsidRDefault="0029415F" w:rsidP="00AF4F88">
            <w:r>
              <w:t>57.15 x 25.4 mm</w:t>
            </w:r>
          </w:p>
        </w:tc>
        <w:tc>
          <w:tcPr>
            <w:tcW w:w="3680" w:type="dxa"/>
          </w:tcPr>
          <w:p w14:paraId="43FC4E15" w14:textId="77777777" w:rsidR="0029415F" w:rsidRDefault="0029415F" w:rsidP="00AF4F88">
            <w:r>
              <w:t>75 x 50 mm</w:t>
            </w:r>
          </w:p>
        </w:tc>
      </w:tr>
      <w:tr w:rsidR="0029415F" w14:paraId="69ED82A1" w14:textId="77777777" w:rsidTr="00AF4F88">
        <w:tc>
          <w:tcPr>
            <w:tcW w:w="1696" w:type="dxa"/>
          </w:tcPr>
          <w:p w14:paraId="296083CB" w14:textId="77777777" w:rsidR="0029415F" w:rsidRDefault="0029415F" w:rsidP="00AF4F88">
            <w:r>
              <w:t>Connecteur</w:t>
            </w:r>
          </w:p>
        </w:tc>
        <w:tc>
          <w:tcPr>
            <w:tcW w:w="3686" w:type="dxa"/>
          </w:tcPr>
          <w:p w14:paraId="76ACC13C" w14:textId="77777777" w:rsidR="0029415F" w:rsidRDefault="0029415F" w:rsidP="00AF4F88">
            <w:r>
              <w:t>mikroBUS</w:t>
            </w:r>
          </w:p>
        </w:tc>
        <w:tc>
          <w:tcPr>
            <w:tcW w:w="3680" w:type="dxa"/>
          </w:tcPr>
          <w:p w14:paraId="5C7E075E" w14:textId="77777777" w:rsidR="0029415F" w:rsidRDefault="0029415F" w:rsidP="00AF4F88">
            <w:r>
              <w:t>pins 2.54mm, pins 2mm</w:t>
            </w:r>
          </w:p>
        </w:tc>
      </w:tr>
      <w:tr w:rsidR="0029415F" w14:paraId="61E75209" w14:textId="77777777" w:rsidTr="00AF4F88">
        <w:tc>
          <w:tcPr>
            <w:tcW w:w="1696" w:type="dxa"/>
          </w:tcPr>
          <w:p w14:paraId="57B94064" w14:textId="77777777" w:rsidR="0029415F" w:rsidRDefault="0029415F" w:rsidP="00AF4F88">
            <w:r>
              <w:t>Avantages</w:t>
            </w:r>
          </w:p>
        </w:tc>
        <w:tc>
          <w:tcPr>
            <w:tcW w:w="3686" w:type="dxa"/>
          </w:tcPr>
          <w:p w14:paraId="78E8175D" w14:textId="77777777" w:rsidR="0029415F" w:rsidRDefault="0029415F" w:rsidP="00AF4F88">
            <w:r>
              <w:t>Déjà utilisé au sein de l’ES</w:t>
            </w:r>
          </w:p>
        </w:tc>
        <w:tc>
          <w:tcPr>
            <w:tcW w:w="3680" w:type="dxa"/>
          </w:tcPr>
          <w:p w14:paraId="7AD53F38" w14:textId="4130BF8D" w:rsidR="0029415F" w:rsidRDefault="0029415F" w:rsidP="00AF4F88">
            <w:r>
              <w:t>Placement physiqu</w:t>
            </w:r>
            <w:r w:rsidR="00A80E2F">
              <w:t>e dans le boitier plus flexible</w:t>
            </w:r>
          </w:p>
        </w:tc>
      </w:tr>
      <w:tr w:rsidR="0029415F" w14:paraId="282BE82F" w14:textId="77777777" w:rsidTr="00AF4F88">
        <w:tc>
          <w:tcPr>
            <w:tcW w:w="1696" w:type="dxa"/>
          </w:tcPr>
          <w:p w14:paraId="02430581" w14:textId="77777777" w:rsidR="0029415F" w:rsidRDefault="0029415F" w:rsidP="00AF4F88">
            <w:r>
              <w:t>Inconvénients</w:t>
            </w:r>
          </w:p>
        </w:tc>
        <w:tc>
          <w:tcPr>
            <w:tcW w:w="3686" w:type="dxa"/>
          </w:tcPr>
          <w:p w14:paraId="6036DE5C" w14:textId="77777777" w:rsidR="0029415F" w:rsidRDefault="0029415F" w:rsidP="00AF4F88">
            <w:r>
              <w:t>Antenne a très faible portée</w:t>
            </w:r>
          </w:p>
          <w:p w14:paraId="33FD479E" w14:textId="77777777" w:rsidR="0029415F" w:rsidRDefault="0029415F" w:rsidP="00AF4F88">
            <w:r>
              <w:t>Manque de documentation</w:t>
            </w:r>
          </w:p>
        </w:tc>
        <w:tc>
          <w:tcPr>
            <w:tcW w:w="3680" w:type="dxa"/>
          </w:tcPr>
          <w:p w14:paraId="16B13ADD" w14:textId="77777777" w:rsidR="0029415F" w:rsidRDefault="0029415F" w:rsidP="00AF4F88"/>
        </w:tc>
      </w:tr>
    </w:tbl>
    <w:p w14:paraId="377719E2" w14:textId="77777777" w:rsidR="0029415F" w:rsidRDefault="0029415F" w:rsidP="0029415F">
      <w:r>
        <w:t xml:space="preserve">Mon choix s’est porté sur le module « CHILLI UART B1 » pour sa possibilité de le placer librement dans le boitier. La portée de l’antenne, déterminé en partie par sa taille, a aussi été un critère décisif pour le choix de ce module. Néanmoins, le mandant a demandé à garder la possibilité de connecter un module « MikroE » en intégrant une empreinte « mikroBUS » sur le PCB. </w:t>
      </w:r>
    </w:p>
    <w:p w14:paraId="770D8ED4" w14:textId="20332216" w:rsidR="0029415F" w:rsidRDefault="0029415F">
      <w:pPr>
        <w:spacing w:before="0" w:after="160"/>
        <w:jc w:val="left"/>
      </w:pPr>
      <w:r>
        <w:br w:type="page"/>
      </w:r>
    </w:p>
    <w:p w14:paraId="385E3BA8" w14:textId="3152101E" w:rsidR="00282B24" w:rsidRDefault="00282B24" w:rsidP="00282B24">
      <w:pPr>
        <w:pStyle w:val="Titre2"/>
      </w:pPr>
      <w:bookmarkStart w:id="14" w:name="_Toc145004157"/>
      <w:r>
        <w:lastRenderedPageBreak/>
        <w:t>Microcontrôleur</w:t>
      </w:r>
      <w:bookmarkEnd w:id="14"/>
    </w:p>
    <w:p w14:paraId="72EBD08B" w14:textId="20888F88" w:rsidR="00461D01" w:rsidRDefault="00F308BB" w:rsidP="00D80EA5">
      <w:r>
        <w:t xml:space="preserve">Deux possibilités de microcontrôleur sont offertes par le CDC, un STM32 ou un PIC32. Ces deux familles de microcontrôleurs sont étudiées au sein de l’école, respectivement en première et deuxième année. Chacune offre ses avantages et inconvénients, mais j’ai décidé de m’orienter vers celle que j’ai étudié le plus longtemps qui est la famille PIC32. </w:t>
      </w:r>
      <w:r w:rsidR="00741082">
        <w:t>Le modèle exact devra être déterminé par le nombre d’entrées et sorties ainsi que les périphériques nécessaires.</w:t>
      </w:r>
    </w:p>
    <w:p w14:paraId="31F71B5D" w14:textId="30D47F27" w:rsidR="00376C41" w:rsidRDefault="00376C41" w:rsidP="00D80EA5"/>
    <w:p w14:paraId="631EB9A8" w14:textId="38C3E97C" w:rsidR="00376C41" w:rsidRPr="00376C41" w:rsidRDefault="00376C41" w:rsidP="00D80EA5">
      <w:pPr>
        <w:rPr>
          <w:highlight w:val="yellow"/>
        </w:rPr>
      </w:pPr>
      <w:r w:rsidRPr="00376C41">
        <w:rPr>
          <w:highlight w:val="yellow"/>
        </w:rPr>
        <w:t>Ports utilisées</w:t>
      </w:r>
    </w:p>
    <w:p w14:paraId="4EE10473" w14:textId="26CBA636" w:rsidR="00376C41" w:rsidRPr="00376C41" w:rsidRDefault="00376C41" w:rsidP="00D80EA5">
      <w:pPr>
        <w:rPr>
          <w:highlight w:val="yellow"/>
        </w:rPr>
      </w:pPr>
      <w:r w:rsidRPr="00376C41">
        <w:rPr>
          <w:highlight w:val="yellow"/>
        </w:rPr>
        <w:t>Gpio</w:t>
      </w:r>
    </w:p>
    <w:p w14:paraId="1FBCD939" w14:textId="320D8247" w:rsidR="00376C41" w:rsidRPr="00376C41" w:rsidRDefault="00376C41" w:rsidP="00D80EA5">
      <w:pPr>
        <w:rPr>
          <w:highlight w:val="yellow"/>
        </w:rPr>
      </w:pPr>
      <w:r w:rsidRPr="00376C41">
        <w:rPr>
          <w:highlight w:val="yellow"/>
        </w:rPr>
        <w:t>Mémoire</w:t>
      </w:r>
    </w:p>
    <w:p w14:paraId="3411B0A0" w14:textId="582D9E14" w:rsidR="00376C41" w:rsidRPr="00376C41" w:rsidRDefault="00376C41" w:rsidP="00D80EA5">
      <w:pPr>
        <w:rPr>
          <w:highlight w:val="yellow"/>
        </w:rPr>
      </w:pPr>
      <w:r w:rsidRPr="00376C41">
        <w:rPr>
          <w:highlight w:val="yellow"/>
        </w:rPr>
        <w:t>Fréquence</w:t>
      </w:r>
    </w:p>
    <w:p w14:paraId="47C25811" w14:textId="5C198AE9" w:rsidR="00376C41" w:rsidRDefault="00376C41" w:rsidP="00D80EA5">
      <w:r w:rsidRPr="00376C41">
        <w:rPr>
          <w:highlight w:val="yellow"/>
        </w:rPr>
        <w:t>Quartz</w:t>
      </w:r>
    </w:p>
    <w:p w14:paraId="5D0A8D07" w14:textId="77777777" w:rsidR="00376C41" w:rsidRDefault="00376C41" w:rsidP="00D80EA5"/>
    <w:p w14:paraId="1DED59AC" w14:textId="1894C677" w:rsidR="00376C41" w:rsidRDefault="00376C41">
      <w:pPr>
        <w:spacing w:before="0" w:after="160"/>
        <w:jc w:val="left"/>
      </w:pPr>
      <w:r>
        <w:br w:type="page"/>
      </w:r>
    </w:p>
    <w:p w14:paraId="4990EA8D" w14:textId="04945607" w:rsidR="009D35AC" w:rsidRDefault="009D35AC" w:rsidP="009D35AC">
      <w:pPr>
        <w:pStyle w:val="Titre2"/>
      </w:pPr>
      <w:bookmarkStart w:id="15" w:name="_Toc145004158"/>
      <w:r>
        <w:lastRenderedPageBreak/>
        <w:t>Module Wi-fi</w:t>
      </w:r>
      <w:bookmarkEnd w:id="15"/>
    </w:p>
    <w:p w14:paraId="49B4F9AC" w14:textId="2CEEA81F" w:rsidR="009D35AC" w:rsidRDefault="00557ADD" w:rsidP="009D35AC">
      <w:r>
        <w:t xml:space="preserve">Pour assurer une connectivité sans fil, un module Wi-fi </w:t>
      </w:r>
      <w:r w:rsidR="0070774A">
        <w:t xml:space="preserve">« ESP32 » </w:t>
      </w:r>
      <w:r>
        <w:t>est intégré au circuit. Ce dernier a été sélectionné parmi les anciens projets réalisés au sein de l’ES. Cela permet ainsi de bénéficier de l’expérience et de la documentation d’anciens étudiants ou des enseignants.</w:t>
      </w:r>
      <w:r w:rsidR="0070774A">
        <w:t xml:space="preserve"> Sa popularité et sa documentation abondante participent aussi à en faire un choix idéal. </w:t>
      </w:r>
    </w:p>
    <w:p w14:paraId="539CFF42" w14:textId="4441995E" w:rsidR="00A80E2F" w:rsidRDefault="004E425B" w:rsidP="009D35AC">
      <w:r>
        <w:t>La communication avec le module est réalisée à l’aide d’une communication UART.</w:t>
      </w:r>
      <w:r w:rsidR="0070774A">
        <w:t xml:space="preserve"> Son contrôle s’effectue par l’envoi d’instructions AT.</w:t>
      </w:r>
      <w:r>
        <w:t xml:space="preserve"> </w:t>
      </w:r>
      <w:r w:rsidR="0070774A">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14:paraId="424257A3"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4362D997" w14:textId="7ECC4FFF" w:rsidR="00557ADD" w:rsidRDefault="004E425B" w:rsidP="000301CF">
            <w:pPr>
              <w:pStyle w:val="texte-Tableaux"/>
            </w:pPr>
            <w:r>
              <w:t>Module Wi-fi</w:t>
            </w:r>
          </w:p>
        </w:tc>
      </w:tr>
      <w:tr w:rsidR="00557ADD"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Default="00557ADD"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Default="00557ADD" w:rsidP="000301CF">
            <w:pPr>
              <w:pStyle w:val="texte-Tableaux"/>
            </w:pPr>
            <w:r w:rsidRPr="00557ADD">
              <w:t>ESP32-C3-WROOM-02-N4</w:t>
            </w:r>
          </w:p>
        </w:tc>
        <w:tc>
          <w:tcPr>
            <w:tcW w:w="2835" w:type="dxa"/>
            <w:vMerge w:val="restart"/>
            <w:tcBorders>
              <w:top w:val="single" w:sz="8" w:space="0" w:color="auto"/>
              <w:left w:val="single" w:sz="8" w:space="0" w:color="auto"/>
            </w:tcBorders>
            <w:vAlign w:val="center"/>
          </w:tcPr>
          <w:p w14:paraId="550B0F92" w14:textId="77777777" w:rsidR="00557ADD" w:rsidRDefault="00557ADD" w:rsidP="000301CF">
            <w:pPr>
              <w:pStyle w:val="Image-centree"/>
            </w:pPr>
            <w:r>
              <w:rPr>
                <w:noProof/>
                <w:lang w:val="fr-CH" w:eastAsia="fr-CH"/>
              </w:rPr>
              <w:drawing>
                <wp:inline distT="0" distB="0" distL="0" distR="0" wp14:anchorId="4335935F" wp14:editId="19A3B65F">
                  <wp:extent cx="1157693" cy="1260000"/>
                  <wp:effectExtent l="0" t="0" r="444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57693"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Default="00557ADD" w:rsidP="00557ADD">
            <w:pPr>
              <w:pStyle w:val="texte-Tableaux"/>
            </w:pPr>
            <w:r>
              <w:t>Tension d’alimentation</w:t>
            </w:r>
          </w:p>
        </w:tc>
        <w:tc>
          <w:tcPr>
            <w:tcW w:w="2268" w:type="dxa"/>
            <w:tcBorders>
              <w:left w:val="single" w:sz="4" w:space="0" w:color="auto"/>
            </w:tcBorders>
            <w:vAlign w:val="center"/>
          </w:tcPr>
          <w:p w14:paraId="3B1F0100" w14:textId="38B98B41" w:rsidR="00557ADD" w:rsidRDefault="00557ADD" w:rsidP="000301CF">
            <w:pPr>
              <w:pStyle w:val="texte-Tableaux"/>
            </w:pPr>
            <w:r>
              <w:t>3 ~ 3.6</w:t>
            </w:r>
          </w:p>
        </w:tc>
        <w:tc>
          <w:tcPr>
            <w:tcW w:w="850" w:type="dxa"/>
            <w:tcBorders>
              <w:right w:val="single" w:sz="8" w:space="0" w:color="auto"/>
            </w:tcBorders>
            <w:vAlign w:val="center"/>
          </w:tcPr>
          <w:p w14:paraId="2F763EDC" w14:textId="2D06B4D9" w:rsidR="00557ADD" w:rsidRDefault="00557ADD" w:rsidP="000301CF">
            <w:pPr>
              <w:pStyle w:val="texte-Tableaux"/>
            </w:pPr>
            <w:r>
              <w:t>[VDC]</w:t>
            </w:r>
          </w:p>
        </w:tc>
        <w:tc>
          <w:tcPr>
            <w:tcW w:w="2835" w:type="dxa"/>
            <w:vMerge/>
            <w:tcBorders>
              <w:left w:val="single" w:sz="8" w:space="0" w:color="auto"/>
            </w:tcBorders>
            <w:vAlign w:val="center"/>
          </w:tcPr>
          <w:p w14:paraId="665639F0" w14:textId="77777777" w:rsidR="00557ADD" w:rsidRDefault="00557ADD" w:rsidP="007A2175">
            <w:pPr>
              <w:jc w:val="left"/>
            </w:pPr>
          </w:p>
        </w:tc>
      </w:tr>
      <w:tr w:rsidR="00557ADD"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Default="00557ADD" w:rsidP="000301CF">
            <w:pPr>
              <w:pStyle w:val="texte-Tableaux"/>
            </w:pPr>
            <w:r>
              <w:t>Courant de réception</w:t>
            </w:r>
          </w:p>
        </w:tc>
        <w:tc>
          <w:tcPr>
            <w:tcW w:w="2268" w:type="dxa"/>
            <w:tcBorders>
              <w:left w:val="single" w:sz="4" w:space="0" w:color="auto"/>
            </w:tcBorders>
            <w:vAlign w:val="center"/>
          </w:tcPr>
          <w:p w14:paraId="238199B6" w14:textId="649801D5" w:rsidR="00557ADD" w:rsidRDefault="00557ADD" w:rsidP="000301CF">
            <w:pPr>
              <w:pStyle w:val="texte-Tableaux"/>
            </w:pPr>
            <w:r>
              <w:t>82 ~ 84</w:t>
            </w:r>
          </w:p>
        </w:tc>
        <w:tc>
          <w:tcPr>
            <w:tcW w:w="850" w:type="dxa"/>
            <w:tcBorders>
              <w:right w:val="single" w:sz="8" w:space="0" w:color="auto"/>
            </w:tcBorders>
            <w:vAlign w:val="center"/>
          </w:tcPr>
          <w:p w14:paraId="3DF2950A" w14:textId="0D9DD6A8" w:rsidR="00557ADD" w:rsidRDefault="00557ADD" w:rsidP="00557ADD">
            <w:pPr>
              <w:pStyle w:val="texte-Tableaux"/>
            </w:pPr>
            <w:r>
              <w:t>[mA]</w:t>
            </w:r>
          </w:p>
        </w:tc>
        <w:tc>
          <w:tcPr>
            <w:tcW w:w="2835" w:type="dxa"/>
            <w:vMerge/>
            <w:tcBorders>
              <w:left w:val="single" w:sz="8" w:space="0" w:color="auto"/>
            </w:tcBorders>
            <w:vAlign w:val="center"/>
          </w:tcPr>
          <w:p w14:paraId="1E4C63C5" w14:textId="77777777" w:rsidR="00557ADD" w:rsidRDefault="00557ADD" w:rsidP="007A2175">
            <w:pPr>
              <w:jc w:val="left"/>
            </w:pPr>
          </w:p>
        </w:tc>
      </w:tr>
      <w:tr w:rsidR="00557ADD"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Default="00557ADD" w:rsidP="00557ADD">
            <w:pPr>
              <w:pStyle w:val="texte-Tableaux"/>
            </w:pPr>
            <w:r>
              <w:t>Courant de transmission</w:t>
            </w:r>
          </w:p>
        </w:tc>
        <w:tc>
          <w:tcPr>
            <w:tcW w:w="2268" w:type="dxa"/>
            <w:tcBorders>
              <w:left w:val="single" w:sz="4" w:space="0" w:color="auto"/>
            </w:tcBorders>
            <w:vAlign w:val="center"/>
          </w:tcPr>
          <w:p w14:paraId="63C23AAC" w14:textId="3ECB31BB" w:rsidR="00557ADD" w:rsidRDefault="00557ADD" w:rsidP="000301CF">
            <w:pPr>
              <w:pStyle w:val="texte-Tableaux"/>
            </w:pPr>
            <w:r>
              <w:t>280 ~ 345</w:t>
            </w:r>
          </w:p>
        </w:tc>
        <w:tc>
          <w:tcPr>
            <w:tcW w:w="850" w:type="dxa"/>
            <w:tcBorders>
              <w:right w:val="single" w:sz="8" w:space="0" w:color="auto"/>
            </w:tcBorders>
            <w:vAlign w:val="center"/>
          </w:tcPr>
          <w:p w14:paraId="2D51D16C" w14:textId="77777777" w:rsidR="00557ADD" w:rsidRDefault="00557ADD" w:rsidP="000301CF">
            <w:pPr>
              <w:pStyle w:val="texte-Tableaux"/>
            </w:pPr>
            <w:r>
              <w:t>[mA]</w:t>
            </w:r>
          </w:p>
        </w:tc>
        <w:tc>
          <w:tcPr>
            <w:tcW w:w="2835" w:type="dxa"/>
            <w:vMerge/>
            <w:tcBorders>
              <w:left w:val="single" w:sz="8" w:space="0" w:color="auto"/>
            </w:tcBorders>
            <w:vAlign w:val="center"/>
          </w:tcPr>
          <w:p w14:paraId="36DBD628" w14:textId="77777777" w:rsidR="00557ADD" w:rsidRDefault="00557ADD" w:rsidP="007A2175">
            <w:pPr>
              <w:jc w:val="left"/>
            </w:pPr>
          </w:p>
        </w:tc>
      </w:tr>
      <w:tr w:rsidR="00557ADD" w:rsidRPr="0058140E"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Default="00557ADD" w:rsidP="00557ADD">
            <w:pPr>
              <w:pStyle w:val="texte-Tableaux"/>
            </w:pPr>
            <w:r>
              <w:t>Protocoles</w:t>
            </w:r>
          </w:p>
        </w:tc>
        <w:tc>
          <w:tcPr>
            <w:tcW w:w="3118" w:type="dxa"/>
            <w:gridSpan w:val="2"/>
            <w:tcBorders>
              <w:left w:val="single" w:sz="4" w:space="0" w:color="auto"/>
              <w:right w:val="single" w:sz="8" w:space="0" w:color="auto"/>
            </w:tcBorders>
            <w:vAlign w:val="center"/>
          </w:tcPr>
          <w:p w14:paraId="13CE9F97" w14:textId="3AF9646D" w:rsidR="00557ADD" w:rsidRPr="004D70A5" w:rsidRDefault="00557ADD" w:rsidP="000301CF">
            <w:pPr>
              <w:pStyle w:val="texte-Tableaux"/>
              <w:rPr>
                <w:lang w:val="en-US"/>
              </w:rPr>
            </w:pPr>
            <w:r w:rsidRPr="004D70A5">
              <w:rPr>
                <w:lang w:val="en-US"/>
              </w:rPr>
              <w:t>802.11b/g/n, Bluetooth v5.0</w:t>
            </w:r>
          </w:p>
        </w:tc>
        <w:tc>
          <w:tcPr>
            <w:tcW w:w="2835" w:type="dxa"/>
            <w:vMerge/>
            <w:tcBorders>
              <w:left w:val="single" w:sz="8" w:space="0" w:color="auto"/>
              <w:bottom w:val="single" w:sz="8" w:space="0" w:color="auto"/>
            </w:tcBorders>
            <w:vAlign w:val="center"/>
          </w:tcPr>
          <w:p w14:paraId="78CD2C75" w14:textId="77777777" w:rsidR="00557ADD" w:rsidRPr="004D70A5" w:rsidRDefault="00557ADD" w:rsidP="00557ADD">
            <w:pPr>
              <w:keepNext/>
              <w:jc w:val="left"/>
              <w:rPr>
                <w:lang w:val="en-US"/>
              </w:rPr>
            </w:pPr>
          </w:p>
        </w:tc>
      </w:tr>
    </w:tbl>
    <w:p w14:paraId="18AB2095" w14:textId="22EFFDC4" w:rsidR="00557ADD" w:rsidRDefault="00557ADD" w:rsidP="00557ADD">
      <w:pPr>
        <w:pStyle w:val="Lgende"/>
      </w:pPr>
      <w:r>
        <w:t xml:space="preserve">Tableau </w:t>
      </w:r>
      <w:r w:rsidR="00C876D7">
        <w:fldChar w:fldCharType="begin"/>
      </w:r>
      <w:r w:rsidR="00C876D7">
        <w:instrText xml:space="preserve"> SEQ Tableau \* ARABIC </w:instrText>
      </w:r>
      <w:r w:rsidR="00C876D7">
        <w:fldChar w:fldCharType="separate"/>
      </w:r>
      <w:r w:rsidR="003460C3">
        <w:rPr>
          <w:noProof/>
        </w:rPr>
        <w:t>3</w:t>
      </w:r>
      <w:r w:rsidR="00C876D7">
        <w:rPr>
          <w:noProof/>
        </w:rPr>
        <w:fldChar w:fldCharType="end"/>
      </w:r>
      <w:r>
        <w:t xml:space="preserve"> : Caractéristiques principales du module Wi-fi</w:t>
      </w:r>
    </w:p>
    <w:p w14:paraId="3D141F7E" w14:textId="2DA11819" w:rsidR="00AF4F88" w:rsidRDefault="00AF4F88" w:rsidP="00AF4F88">
      <w:r>
        <w:t xml:space="preserve">Le module nécessite d’être programmé avant son </w:t>
      </w:r>
      <w:r w:rsidR="004E425B">
        <w:t>utilisation. Pour cette raison</w:t>
      </w:r>
      <w:r>
        <w:t xml:space="preserve">, il faut pouvoir commuter le module dans un mode « Boot Download » permettant </w:t>
      </w:r>
      <w:r w:rsidR="004E425B">
        <w:t xml:space="preserve">d’y implémenter son code par le biais du port de programmation. </w:t>
      </w:r>
      <w:r w:rsidR="004E425B" w:rsidRPr="004E425B">
        <w:t>La transition vers ce mode s'effectue en activant ce</w:t>
      </w:r>
      <w:r w:rsidR="004E425B">
        <w:t>rtaines broches du module à un état haut</w:t>
      </w:r>
      <w:r w:rsidR="004E425B" w:rsidRPr="004E425B">
        <w:t xml:space="preserve"> au moment de son démarrage</w:t>
      </w:r>
      <w:r w:rsidR="004E425B">
        <w:t>, comme décris par la datasheet :</w:t>
      </w:r>
    </w:p>
    <w:p w14:paraId="382BACBF" w14:textId="77777777" w:rsidR="004E425B" w:rsidRDefault="004E425B" w:rsidP="004E425B">
      <w:pPr>
        <w:pStyle w:val="Image-centree"/>
        <w:keepNext/>
      </w:pPr>
      <w:r>
        <w:rPr>
          <w:noProof/>
          <w:lang w:val="fr-CH" w:eastAsia="fr-CH"/>
        </w:rPr>
        <w:drawing>
          <wp:inline distT="0" distB="0" distL="0" distR="0" wp14:anchorId="2641671E" wp14:editId="12FFF1A6">
            <wp:extent cx="4251960" cy="916925"/>
            <wp:effectExtent l="19050" t="19050" r="15240" b="171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637" t="1940" r="791" b="1348"/>
                    <a:stretch/>
                  </pic:blipFill>
                  <pic:spPr bwMode="auto">
                    <a:xfrm>
                      <a:off x="0" y="0"/>
                      <a:ext cx="4258308" cy="918294"/>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25BD4D79" w:rsidR="004E425B" w:rsidRDefault="004E425B" w:rsidP="004E425B">
      <w:pPr>
        <w:pStyle w:val="Lgende"/>
      </w:pPr>
      <w:r>
        <w:t xml:space="preserve">Figure </w:t>
      </w:r>
      <w:r w:rsidR="00C876D7">
        <w:fldChar w:fldCharType="begin"/>
      </w:r>
      <w:r w:rsidR="00C876D7">
        <w:instrText xml:space="preserve"> SEQ Figure \* ARABIC </w:instrText>
      </w:r>
      <w:r w:rsidR="00C876D7">
        <w:fldChar w:fldCharType="separate"/>
      </w:r>
      <w:r w:rsidR="00291918">
        <w:rPr>
          <w:noProof/>
        </w:rPr>
        <w:t>6</w:t>
      </w:r>
      <w:r w:rsidR="00C876D7">
        <w:rPr>
          <w:noProof/>
        </w:rPr>
        <w:fldChar w:fldCharType="end"/>
      </w:r>
      <w:r>
        <w:t xml:space="preserve"> : Modes de démarrage de l'ESP32</w:t>
      </w:r>
    </w:p>
    <w:p w14:paraId="3FF4BDCE" w14:textId="17E462C0" w:rsidR="0070774A" w:rsidRPr="0070774A" w:rsidRDefault="0070774A" w:rsidP="0070774A">
      <w:r>
        <w:t>Dans le cas de ce circuit, il suffit de maintenir presser le bouton de « BOOT » et d’appuyer sur le bouton de « RESET » pour commuter dans ce mode de programmation.</w:t>
      </w:r>
    </w:p>
    <w:p w14:paraId="29B841F4" w14:textId="717182D3" w:rsidR="004E425B" w:rsidRDefault="004E425B">
      <w:pPr>
        <w:spacing w:before="0" w:after="160"/>
        <w:jc w:val="left"/>
      </w:pPr>
      <w:r>
        <w:br w:type="page"/>
      </w:r>
    </w:p>
    <w:p w14:paraId="1D0CBC1C" w14:textId="77777777" w:rsidR="00D80EA5" w:rsidRDefault="00D80EA5" w:rsidP="00D80EA5">
      <w:pPr>
        <w:pStyle w:val="Titre2"/>
      </w:pPr>
      <w:bookmarkStart w:id="16" w:name="_Toc145004159"/>
      <w:r>
        <w:lastRenderedPageBreak/>
        <w:t>Ethernet</w:t>
      </w:r>
      <w:bookmarkEnd w:id="16"/>
    </w:p>
    <w:p w14:paraId="318E3A0A" w14:textId="4E535ED8" w:rsidR="00D80EA5" w:rsidRDefault="00D80EA5" w:rsidP="00D80EA5">
      <w:r>
        <w:t xml:space="preserve">L’ES a développé ses propres supports pédagogiques pour ses étudiants. Parmi eux, le « Kit PIC32 » utilisée en deuxième année, se base </w:t>
      </w:r>
      <w:r w:rsidR="00A80E2F">
        <w:t>sur le « Ethernet Start Kit » développé par</w:t>
      </w:r>
      <w:r>
        <w:t xml:space="preserve"> « Microchip » pour la partie liée à l’Ethernet. Il m’a été recommandé de suivre la même approche en l’actualisant avec la deuxième version</w:t>
      </w:r>
      <w:r w:rsidR="00A80E2F">
        <w:t xml:space="preserve"> plus récente</w:t>
      </w:r>
      <w:r>
        <w:t xml:space="preserve"> de ce kit. </w:t>
      </w:r>
      <w:r>
        <w:fldChar w:fldCharType="begin"/>
      </w:r>
      <w:r>
        <w:instrText xml:space="preserve"> ADDIN ZOTERO_ITEM CSL_CITATION {"citationID":"ZnLL6beZ","properties":{"formattedCitation":"[2]","plainCitation":"[2]","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fldChar w:fldCharType="separate"/>
      </w:r>
      <w:r w:rsidRPr="00741082">
        <w:t>[2]</w:t>
      </w:r>
      <w:r>
        <w:fldChar w:fldCharType="end"/>
      </w:r>
    </w:p>
    <w:p w14:paraId="29F2C2DC" w14:textId="79DAEE98" w:rsidR="004D70A5" w:rsidRDefault="004D70A5" w:rsidP="00D80EA5">
      <w:r>
        <w:t xml:space="preserve">Il faut veiller à l’utilisation de </w:t>
      </w:r>
      <w:r w:rsidR="00D3373A">
        <w:t>paires</w:t>
      </w:r>
      <w:r>
        <w:t xml:space="preserve"> différentielles pour le transfert des données sur les signaux « RX » et « TX ». Ceci depuis le microcontrôleur au contrôleur PHY et au port RJ45.</w:t>
      </w:r>
    </w:p>
    <w:p w14:paraId="34C8E5A5" w14:textId="1887D9CD" w:rsidR="004D70A5" w:rsidRDefault="004D70A5" w:rsidP="00D80EA5">
      <w:r>
        <w:t>Le port RJ45 est doté de transformateurs de couplage. Ceux-ci peuvent être externe mais il est de plus en plus commun de les retrouver intégré directement dans le connecteur RJ45.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p w14:paraId="5C324431" w14:textId="1975485D" w:rsidR="00376C41" w:rsidRDefault="00376C41" w:rsidP="00D80EA5">
      <w:r w:rsidRPr="00376C41">
        <w:rPr>
          <w:highlight w:val="yellow"/>
        </w:rPr>
        <w:t>Liens avec uc</w:t>
      </w:r>
    </w:p>
    <w:p w14:paraId="4365D839" w14:textId="77777777" w:rsidR="00376C41" w:rsidRDefault="00376C41">
      <w:pPr>
        <w:spacing w:before="0" w:after="160"/>
        <w:jc w:val="left"/>
      </w:pPr>
      <w:r>
        <w:br w:type="page"/>
      </w:r>
    </w:p>
    <w:p w14:paraId="399A0564" w14:textId="40EDB120" w:rsidR="00531FDB" w:rsidRDefault="00531FDB" w:rsidP="00FF1B58">
      <w:pPr>
        <w:pStyle w:val="Titre2"/>
      </w:pPr>
      <w:r>
        <w:lastRenderedPageBreak/>
        <w:t>LEDS</w:t>
      </w:r>
    </w:p>
    <w:p w14:paraId="79B0EF17" w14:textId="58B95DF9" w:rsidR="00376C41" w:rsidRDefault="00D02187" w:rsidP="00376C41">
      <w:r>
        <w:t>Les LEDS extérieurs ont pour but d’informer l’utilisateur.</w:t>
      </w:r>
    </w:p>
    <w:p w14:paraId="57F3B76C" w14:textId="1C3A8DB6" w:rsidR="00D02187" w:rsidRDefault="00D02187" w:rsidP="00376C41">
      <w:r>
        <w:t xml:space="preserve">Initialement des leds bicolores ont été demandées, mais étant donné le très faible </w:t>
      </w:r>
      <w:r w:rsidR="00580919">
        <w:t>écart</w:t>
      </w:r>
      <w:r>
        <w:t xml:space="preserve"> de prix avec des LEDS RGB, c’est ces dernières qui ont été sélectionnées. Elles offrent l’avantage de plus de possibilités d’interactions avec l’utilisateur.</w:t>
      </w:r>
    </w:p>
    <w:p w14:paraId="34374113" w14:textId="3C5286DE" w:rsidR="00D02187" w:rsidRDefault="00D02187" w:rsidP="00376C41">
      <w:r>
        <w:t xml:space="preserve">Leur contrôle est effectué par un circuit dédié contrôlé par des signaux PWM. Les données sont </w:t>
      </w:r>
      <w:r w:rsidR="0058140E">
        <w:t>envoyées</w:t>
      </w:r>
      <w:r>
        <w:t xml:space="preserve"> en série avec un encodage pour le 0 d’un certain rapport cyclique et le 1 avec un autre rapport cyclique</w:t>
      </w:r>
    </w:p>
    <w:p w14:paraId="03628E66" w14:textId="6517FF45" w:rsidR="00376C41" w:rsidRDefault="00D02187" w:rsidP="00376C41">
      <w:r w:rsidRPr="00D02187">
        <w:t>Leur contrôle est géré par un circuit spécifique qui utilise des signaux PWM. Les données sont transmises en série avec un encodage où le "0" est représenté par un certain rapport cyclique, tandis que le "1" est représenté par un autre rapport cyclique.</w:t>
      </w:r>
    </w:p>
    <w:p w14:paraId="438C602C" w14:textId="39766F74" w:rsidR="002B6F8F" w:rsidRDefault="002B6F8F" w:rsidP="00376C41">
      <w:r>
        <w:t xml:space="preserve">L’utilisation de ce circuit permet de réduire le nombre de pins de contrôle nécessaire. De plus, le microcontrôleur se voit moins sollicité </w:t>
      </w:r>
      <w:r w:rsidR="00D3373A">
        <w:t>en termes de</w:t>
      </w:r>
      <w:r>
        <w:t xml:space="preserve"> courant à fournir.</w:t>
      </w:r>
    </w:p>
    <w:p w14:paraId="671CE08A" w14:textId="77777777" w:rsidR="00376C41" w:rsidRPr="00376C41" w:rsidRDefault="00376C41" w:rsidP="00376C41"/>
    <w:p w14:paraId="133DE813" w14:textId="5503A995" w:rsidR="00531FDB" w:rsidRDefault="00531FDB" w:rsidP="00FF1B58">
      <w:pPr>
        <w:pStyle w:val="Titre2"/>
      </w:pPr>
      <w:r>
        <w:t>Buzzer</w:t>
      </w:r>
    </w:p>
    <w:p w14:paraId="74B5145E" w14:textId="7EF63B07" w:rsidR="00940FA5" w:rsidRDefault="0058140E" w:rsidP="0058140E">
      <w:r>
        <w:t>Le</w:t>
      </w:r>
      <w:r w:rsidR="00940FA5">
        <w:t xml:space="preserve"> </w:t>
      </w:r>
      <w:r>
        <w:t>CDC requiert l’intégration d’un « buzzer »</w:t>
      </w:r>
      <w:r w:rsidR="00940FA5">
        <w:t xml:space="preserve">. </w:t>
      </w:r>
      <w:r>
        <w:t>Il a pour but d’informer l’étudiant que la sortie 230VAC va être désativer et lui offrir la possibilité de prolonger la durée. Il n'est pas nécessaire que l</w:t>
      </w:r>
      <w:r w:rsidR="00940FA5">
        <w:t>e buzzer soit très puissant, mais il doit être suffisamment audible à l'extérieur du boîtier.</w:t>
      </w:r>
    </w:p>
    <w:p w14:paraId="700DA7EA" w14:textId="686760CE" w:rsidR="00940FA5" w:rsidRDefault="00940FA5" w:rsidP="00940FA5">
      <w:r>
        <w:t>Ce buzzer est commandé à l'aide d'un signal PWM via un transistor. Comme un buzzer peut être assimilé à une bobine, il est nécessaire de placer une diode de roue libre en parallèle afin de neutraliser les effets indésirables de la commut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14:paraId="57D36798"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AC1CC9C" w14:textId="37247A0E" w:rsidR="00940FA5" w:rsidRDefault="00940FA5" w:rsidP="000301CF">
            <w:pPr>
              <w:pStyle w:val="texte-Tableaux"/>
            </w:pPr>
            <w:r>
              <w:t>Buzzer</w:t>
            </w:r>
          </w:p>
        </w:tc>
      </w:tr>
      <w:tr w:rsidR="00940FA5" w14:paraId="1CCC74C8"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643A13C6" w14:textId="77777777" w:rsidR="00940FA5" w:rsidRDefault="00940FA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23157FCD" w14:textId="5D9DC6BF" w:rsidR="00940FA5" w:rsidRDefault="00940FA5" w:rsidP="000301CF">
            <w:pPr>
              <w:pStyle w:val="texte-Tableaux"/>
            </w:pPr>
            <w:r w:rsidRPr="00940FA5">
              <w:t>CMT-0904-83T</w:t>
            </w:r>
          </w:p>
        </w:tc>
        <w:tc>
          <w:tcPr>
            <w:tcW w:w="2835" w:type="dxa"/>
            <w:vMerge w:val="restart"/>
            <w:tcBorders>
              <w:top w:val="single" w:sz="8" w:space="0" w:color="auto"/>
              <w:left w:val="single" w:sz="8" w:space="0" w:color="auto"/>
              <w:bottom w:val="single" w:sz="8" w:space="0" w:color="auto"/>
            </w:tcBorders>
            <w:vAlign w:val="center"/>
          </w:tcPr>
          <w:p w14:paraId="0AD4B265" w14:textId="0F8BC24B" w:rsidR="00940FA5" w:rsidRDefault="00940FA5" w:rsidP="000301CF">
            <w:pPr>
              <w:pStyle w:val="Image-centree"/>
            </w:pPr>
            <w:r>
              <w:rPr>
                <w:noProof/>
                <w:lang w:val="fr-CH" w:eastAsia="fr-CH"/>
              </w:rPr>
              <w:drawing>
                <wp:inline distT="0" distB="0" distL="0" distR="0" wp14:anchorId="192A7D72" wp14:editId="2516D8F3">
                  <wp:extent cx="1260000" cy="1260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0FA5" w14:paraId="4050770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AA8D6F3" w14:textId="5EC8CA1F" w:rsidR="00940FA5" w:rsidRDefault="00940FA5" w:rsidP="00940FA5">
            <w:pPr>
              <w:pStyle w:val="texte-Tableaux"/>
            </w:pPr>
            <w:r>
              <w:t>Tension d’alimentation</w:t>
            </w:r>
          </w:p>
        </w:tc>
        <w:tc>
          <w:tcPr>
            <w:tcW w:w="2268" w:type="dxa"/>
            <w:tcBorders>
              <w:left w:val="single" w:sz="4" w:space="0" w:color="auto"/>
            </w:tcBorders>
            <w:vAlign w:val="center"/>
          </w:tcPr>
          <w:p w14:paraId="6A4B0E41" w14:textId="32577120" w:rsidR="00940FA5" w:rsidRDefault="00940FA5" w:rsidP="000301CF">
            <w:pPr>
              <w:pStyle w:val="texte-Tableaux"/>
            </w:pPr>
            <w:r>
              <w:t>2 ~ 5</w:t>
            </w:r>
          </w:p>
        </w:tc>
        <w:tc>
          <w:tcPr>
            <w:tcW w:w="850" w:type="dxa"/>
            <w:tcBorders>
              <w:right w:val="single" w:sz="8" w:space="0" w:color="auto"/>
            </w:tcBorders>
            <w:vAlign w:val="center"/>
          </w:tcPr>
          <w:p w14:paraId="5C6EB59E" w14:textId="27000BF3" w:rsidR="00940FA5" w:rsidRDefault="00940FA5" w:rsidP="00940FA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E3A5EB8" w14:textId="77777777" w:rsidR="00940FA5" w:rsidRDefault="00940FA5" w:rsidP="007A2175"/>
        </w:tc>
      </w:tr>
      <w:tr w:rsidR="00940FA5" w14:paraId="5219F664"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3FA226DC" w14:textId="23DDF7B1" w:rsidR="00940FA5" w:rsidRDefault="00940FA5" w:rsidP="000301CF">
            <w:pPr>
              <w:pStyle w:val="texte-Tableaux"/>
            </w:pPr>
            <w:r>
              <w:t>Tension nominale</w:t>
            </w:r>
          </w:p>
        </w:tc>
        <w:tc>
          <w:tcPr>
            <w:tcW w:w="2268" w:type="dxa"/>
            <w:tcBorders>
              <w:left w:val="single" w:sz="4" w:space="0" w:color="auto"/>
            </w:tcBorders>
            <w:vAlign w:val="center"/>
          </w:tcPr>
          <w:p w14:paraId="4AB98995" w14:textId="6EAD0811" w:rsidR="00940FA5" w:rsidRDefault="00940FA5" w:rsidP="000301CF">
            <w:pPr>
              <w:pStyle w:val="texte-Tableaux"/>
            </w:pPr>
            <w:r>
              <w:t>3</w:t>
            </w:r>
          </w:p>
        </w:tc>
        <w:tc>
          <w:tcPr>
            <w:tcW w:w="850" w:type="dxa"/>
            <w:tcBorders>
              <w:right w:val="single" w:sz="8" w:space="0" w:color="auto"/>
            </w:tcBorders>
            <w:vAlign w:val="center"/>
          </w:tcPr>
          <w:p w14:paraId="4ADFF3CB" w14:textId="59DC7651" w:rsidR="00940FA5" w:rsidRDefault="00940FA5" w:rsidP="000301CF">
            <w:pPr>
              <w:pStyle w:val="texte-Tableaux"/>
            </w:pPr>
            <w:r>
              <w:t>[V]</w:t>
            </w:r>
          </w:p>
        </w:tc>
        <w:tc>
          <w:tcPr>
            <w:tcW w:w="2835" w:type="dxa"/>
            <w:vMerge/>
            <w:tcBorders>
              <w:top w:val="single" w:sz="4" w:space="0" w:color="auto"/>
              <w:left w:val="single" w:sz="8" w:space="0" w:color="auto"/>
              <w:bottom w:val="single" w:sz="8" w:space="0" w:color="auto"/>
            </w:tcBorders>
            <w:vAlign w:val="center"/>
          </w:tcPr>
          <w:p w14:paraId="0C988459" w14:textId="77777777" w:rsidR="00940FA5" w:rsidRDefault="00940FA5" w:rsidP="007A2175"/>
        </w:tc>
      </w:tr>
      <w:tr w:rsidR="00940FA5" w14:paraId="5A37D48A"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9F364F7" w14:textId="3B393258" w:rsidR="00940FA5" w:rsidRDefault="00940FA5" w:rsidP="000301CF">
            <w:pPr>
              <w:pStyle w:val="texte-Tableaux"/>
            </w:pPr>
            <w:r>
              <w:t>Courant maximale</w:t>
            </w:r>
          </w:p>
        </w:tc>
        <w:tc>
          <w:tcPr>
            <w:tcW w:w="2268" w:type="dxa"/>
            <w:tcBorders>
              <w:left w:val="single" w:sz="4" w:space="0" w:color="auto"/>
            </w:tcBorders>
            <w:vAlign w:val="center"/>
          </w:tcPr>
          <w:p w14:paraId="3975499F" w14:textId="6837DE72" w:rsidR="00940FA5" w:rsidRDefault="00940FA5" w:rsidP="000301CF">
            <w:pPr>
              <w:pStyle w:val="texte-Tableaux"/>
            </w:pPr>
            <w:r>
              <w:t>90</w:t>
            </w:r>
          </w:p>
        </w:tc>
        <w:tc>
          <w:tcPr>
            <w:tcW w:w="850" w:type="dxa"/>
            <w:tcBorders>
              <w:right w:val="single" w:sz="8" w:space="0" w:color="auto"/>
            </w:tcBorders>
            <w:vAlign w:val="center"/>
          </w:tcPr>
          <w:p w14:paraId="63963632" w14:textId="07910764" w:rsidR="00940FA5" w:rsidRDefault="00940FA5" w:rsidP="000301CF">
            <w:pPr>
              <w:pStyle w:val="texte-Tableaux"/>
            </w:pPr>
            <w:r>
              <w:t>[mA]</w:t>
            </w:r>
          </w:p>
        </w:tc>
        <w:tc>
          <w:tcPr>
            <w:tcW w:w="2835" w:type="dxa"/>
            <w:vMerge/>
            <w:tcBorders>
              <w:top w:val="single" w:sz="4" w:space="0" w:color="auto"/>
              <w:left w:val="single" w:sz="8" w:space="0" w:color="auto"/>
              <w:bottom w:val="single" w:sz="8" w:space="0" w:color="auto"/>
            </w:tcBorders>
            <w:vAlign w:val="center"/>
          </w:tcPr>
          <w:p w14:paraId="14AA096A" w14:textId="77777777" w:rsidR="00940FA5" w:rsidRDefault="00940FA5" w:rsidP="007A2175"/>
        </w:tc>
      </w:tr>
      <w:tr w:rsidR="00940FA5" w14:paraId="68D0466C"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2AE19258" w14:textId="1DD99D3E" w:rsidR="00940FA5" w:rsidRDefault="00940FA5" w:rsidP="000301CF">
            <w:pPr>
              <w:pStyle w:val="texte-Tableaux"/>
            </w:pPr>
            <w:r>
              <w:t>Fréquence nominale</w:t>
            </w:r>
          </w:p>
        </w:tc>
        <w:tc>
          <w:tcPr>
            <w:tcW w:w="2268" w:type="dxa"/>
            <w:tcBorders>
              <w:left w:val="single" w:sz="4" w:space="0" w:color="auto"/>
            </w:tcBorders>
            <w:vAlign w:val="center"/>
          </w:tcPr>
          <w:p w14:paraId="2AB7F623" w14:textId="48C337C9" w:rsidR="00940FA5" w:rsidRDefault="00940FA5" w:rsidP="000301CF">
            <w:pPr>
              <w:pStyle w:val="texte-Tableaux"/>
            </w:pPr>
            <w:r>
              <w:t>2730</w:t>
            </w:r>
          </w:p>
        </w:tc>
        <w:tc>
          <w:tcPr>
            <w:tcW w:w="850" w:type="dxa"/>
            <w:tcBorders>
              <w:right w:val="single" w:sz="8" w:space="0" w:color="auto"/>
            </w:tcBorders>
            <w:vAlign w:val="center"/>
          </w:tcPr>
          <w:p w14:paraId="6E6A7115" w14:textId="465820CF" w:rsidR="00940FA5" w:rsidRDefault="00940FA5" w:rsidP="000301CF">
            <w:pPr>
              <w:pStyle w:val="texte-Tableaux"/>
            </w:pPr>
            <w:r>
              <w:t>[Hz]</w:t>
            </w:r>
          </w:p>
        </w:tc>
        <w:tc>
          <w:tcPr>
            <w:tcW w:w="2835" w:type="dxa"/>
            <w:vMerge/>
            <w:tcBorders>
              <w:top w:val="single" w:sz="4" w:space="0" w:color="auto"/>
              <w:left w:val="single" w:sz="8" w:space="0" w:color="auto"/>
              <w:bottom w:val="single" w:sz="8" w:space="0" w:color="auto"/>
            </w:tcBorders>
            <w:vAlign w:val="center"/>
          </w:tcPr>
          <w:p w14:paraId="048120B4" w14:textId="77777777" w:rsidR="00940FA5" w:rsidRDefault="00940FA5" w:rsidP="003460C3">
            <w:pPr>
              <w:keepNext/>
            </w:pPr>
          </w:p>
        </w:tc>
      </w:tr>
    </w:tbl>
    <w:p w14:paraId="1F2CBD71" w14:textId="71C7D50D" w:rsidR="00940FA5" w:rsidRDefault="003460C3" w:rsidP="003460C3">
      <w:pPr>
        <w:pStyle w:val="Lgende"/>
      </w:pPr>
      <w:r>
        <w:t xml:space="preserve">Tableau </w:t>
      </w:r>
      <w:r w:rsidR="00C876D7">
        <w:fldChar w:fldCharType="begin"/>
      </w:r>
      <w:r w:rsidR="00C876D7">
        <w:instrText xml:space="preserve"> SEQ Tableau \* ARABIC </w:instrText>
      </w:r>
      <w:r w:rsidR="00C876D7">
        <w:fldChar w:fldCharType="separate"/>
      </w:r>
      <w:r>
        <w:rPr>
          <w:noProof/>
        </w:rPr>
        <w:t>4</w:t>
      </w:r>
      <w:r w:rsidR="00C876D7">
        <w:rPr>
          <w:noProof/>
        </w:rPr>
        <w:fldChar w:fldCharType="end"/>
      </w:r>
      <w:r>
        <w:t xml:space="preserve"> : Caractéristiques principales du buzzer</w:t>
      </w:r>
    </w:p>
    <w:p w14:paraId="02F323AD" w14:textId="1A4538A7" w:rsidR="003460C3" w:rsidRDefault="003460C3" w:rsidP="003460C3">
      <w:r w:rsidRPr="003460C3">
        <w:rPr>
          <w:noProof/>
          <w:lang w:eastAsia="fr-CH"/>
        </w:rPr>
        <w:drawing>
          <wp:anchor distT="0" distB="0" distL="114300" distR="114300" simplePos="0" relativeHeight="251672576" behindDoc="1" locked="0" layoutInCell="1" allowOverlap="1" wp14:anchorId="14D96F72" wp14:editId="10BCBCA5">
            <wp:simplePos x="0" y="0"/>
            <wp:positionH relativeFrom="margin">
              <wp:posOffset>3977005</wp:posOffset>
            </wp:positionH>
            <wp:positionV relativeFrom="paragraph">
              <wp:posOffset>24130</wp:posOffset>
            </wp:positionV>
            <wp:extent cx="1735658" cy="2160000"/>
            <wp:effectExtent l="19050" t="19050" r="17145" b="12065"/>
            <wp:wrapTight wrapText="bothSides">
              <wp:wrapPolygon edited="0">
                <wp:start x="-237" y="-191"/>
                <wp:lineTo x="-237" y="21530"/>
                <wp:lineTo x="21576" y="21530"/>
                <wp:lineTo x="21576" y="-191"/>
                <wp:lineTo x="-237" y="-191"/>
              </wp:wrapPolygon>
            </wp:wrapTight>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3565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Pr="003460C3">
        <w:t xml:space="preserve">La diode choisie (D3) est la même que celle utilisée pour le relais, et sa capacité de courant est </w:t>
      </w:r>
      <w:r>
        <w:t xml:space="preserve">suffisante </w:t>
      </w:r>
      <w:r w:rsidRPr="003460C3">
        <w:t>pour gérer le courant</w:t>
      </w:r>
      <w:r>
        <w:t xml:space="preserve"> maximal</w:t>
      </w:r>
      <w:r w:rsidRPr="003460C3">
        <w:t xml:space="preserve"> du buzzer.</w:t>
      </w:r>
    </w:p>
    <w:p w14:paraId="0263ACD3" w14:textId="7217F87F" w:rsidR="003460C3" w:rsidRPr="003460C3" w:rsidRDefault="003460C3" w:rsidP="003460C3">
      <w:r>
        <w:t>La résistance « </w:t>
      </w:r>
      <w:r w:rsidRPr="003460C3">
        <w:t>R38</w:t>
      </w:r>
      <w:r>
        <w:t> »</w:t>
      </w:r>
      <w:r w:rsidRPr="003460C3">
        <w:t>, en série avec le buzzer, limite le courant pour réduire le volume sonore.</w:t>
      </w:r>
      <w:r>
        <w:t xml:space="preserve"> Sa valeur reste à déterminer de manière empirique.</w:t>
      </w:r>
      <w:r w:rsidR="000C2F69">
        <w:t xml:space="preserve"> </w:t>
      </w:r>
    </w:p>
    <w:p w14:paraId="598EC8E6" w14:textId="63A8FB0D" w:rsidR="003460C3" w:rsidRDefault="003460C3">
      <w:pPr>
        <w:spacing w:before="0" w:after="160"/>
        <w:jc w:val="left"/>
      </w:pPr>
      <w:r>
        <w:br w:type="page"/>
      </w:r>
    </w:p>
    <w:p w14:paraId="653AA311" w14:textId="72DF1511" w:rsidR="005917CD" w:rsidRDefault="005917CD" w:rsidP="005917CD">
      <w:pPr>
        <w:pStyle w:val="Titre2"/>
      </w:pPr>
      <w:bookmarkStart w:id="17" w:name="_Toc145004160"/>
      <w:r>
        <w:lastRenderedPageBreak/>
        <w:t>Boitier</w:t>
      </w:r>
      <w:bookmarkEnd w:id="17"/>
    </w:p>
    <w:p w14:paraId="7338279B" w14:textId="5F00449D" w:rsidR="00F7083F" w:rsidRDefault="00F7083F" w:rsidP="00036971">
      <w:r>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773B5866" w14:textId="11472D34" w:rsidR="00557ADD" w:rsidRDefault="00F7083F" w:rsidP="00036971">
      <w:r>
        <w:t xml:space="preserve">Le matériau utilisé devra offrir une isolation et une résistance </w:t>
      </w:r>
      <w:r w:rsidR="00D3373A">
        <w:t>à la chaleur suffisamment élevée</w:t>
      </w:r>
      <w:r>
        <w:t xml:space="preserve">. Pour cela, des matériaux comme l’ABS ou le PETG </w:t>
      </w:r>
      <w:r w:rsidR="00343AB5">
        <w:t>semblent les plus adaptés</w:t>
      </w:r>
      <w:r>
        <w:t xml:space="preserve">. </w:t>
      </w:r>
      <w:r w:rsidR="00282B24">
        <w:t>Le matériel le plus couramment utilisé dans l’impression 3D qu’est le PLA ne convient pas pour cette application</w:t>
      </w:r>
      <w:r w:rsidR="00D3373A">
        <w:t xml:space="preserve"> ! </w:t>
      </w:r>
      <w:r w:rsidR="00282B24">
        <w:t xml:space="preserve">En effet, sa tendance à absorber l’humidité et sa faible résistance à la chaleur représente un risque non négligeable lors de l’utilisation de hautes </w:t>
      </w:r>
      <w:r w:rsidR="00557ADD">
        <w:t>tensions et de courants élevés.</w:t>
      </w:r>
    </w:p>
    <w:p w14:paraId="7EE3E2E6" w14:textId="77777777" w:rsidR="00557ADD" w:rsidRDefault="00557ADD">
      <w:pPr>
        <w:spacing w:before="0" w:after="160"/>
        <w:jc w:val="left"/>
      </w:pPr>
      <w:r>
        <w:br w:type="page"/>
      </w:r>
    </w:p>
    <w:p w14:paraId="08D57079" w14:textId="269C6F30" w:rsidR="005917CD" w:rsidRDefault="008B228F" w:rsidP="005917CD">
      <w:pPr>
        <w:pStyle w:val="Titre2"/>
      </w:pPr>
      <w:bookmarkStart w:id="18" w:name="_Toc145004163"/>
      <w:r>
        <w:lastRenderedPageBreak/>
        <w:t>Serveur externe</w:t>
      </w:r>
      <w:bookmarkEnd w:id="18"/>
    </w:p>
    <w:p w14:paraId="64D7C8A6" w14:textId="77777777" w:rsidR="00461D01" w:rsidRDefault="00F22A9D" w:rsidP="00036971">
      <w:r w:rsidRPr="00F22A9D">
        <w:t>Un serveur externe est essentiel pour prendre en charge deux fonctionnalités principales : la configuration à distance et la</w:t>
      </w:r>
      <w:r w:rsidR="00461D01">
        <w:t xml:space="preserve"> gestion d'une base de données.</w:t>
      </w:r>
    </w:p>
    <w:p w14:paraId="7F4886B4" w14:textId="45397ADF" w:rsidR="005917CD" w:rsidRDefault="00F22A9D" w:rsidP="00036971">
      <w:r w:rsidRPr="00F22A9D">
        <w:t>Cette base de données sera utilisée pour stocker des informations concernant les badges d'accès et les autorisations qui leur sont associées. Un serveur web basique facilitera l'accès à distance afin de configurer le système et administrer les droits d'accès.</w:t>
      </w:r>
    </w:p>
    <w:p w14:paraId="492B8C6F" w14:textId="2D86772C" w:rsidR="00461D01" w:rsidRDefault="006D47C8" w:rsidP="00036971">
      <w:r w:rsidRPr="006D47C8">
        <w:t>Dans cette optique, l'utilisation du Raspberry Pi 3B+ se montre particulièrement appropriée.</w:t>
      </w:r>
      <w:r w:rsidR="00461D01">
        <w:t xml:space="preserve"> </w:t>
      </w:r>
      <w:r w:rsidRPr="006D47C8">
        <w:t xml:space="preserve">Le langage de programmation privilégié, Python, </w:t>
      </w:r>
      <w:r>
        <w:t>bénéficie d’un grand nombre de librairies et d’une</w:t>
      </w:r>
      <w:r w:rsidRPr="006D47C8">
        <w:t xml:space="preserve"> documentation abondante.</w:t>
      </w:r>
    </w:p>
    <w:p w14:paraId="1A968F01" w14:textId="74C2B64E" w:rsidR="00376C41" w:rsidRDefault="00376C41">
      <w:pPr>
        <w:spacing w:before="0" w:after="160"/>
        <w:jc w:val="left"/>
      </w:pPr>
      <w:r>
        <w:br w:type="page"/>
      </w:r>
    </w:p>
    <w:p w14:paraId="648D9E7B" w14:textId="494B66DC" w:rsidR="00282B24" w:rsidRDefault="008760E4" w:rsidP="00E84CD5">
      <w:pPr>
        <w:pStyle w:val="Titre1"/>
      </w:pPr>
      <w:bookmarkStart w:id="19" w:name="_Toc145004164"/>
      <w:r w:rsidRPr="00E84CD5">
        <w:lastRenderedPageBreak/>
        <w:t>Hardware</w:t>
      </w:r>
      <w:bookmarkEnd w:id="19"/>
    </w:p>
    <w:p w14:paraId="6CB5E4B4" w14:textId="2E510B9C" w:rsidR="00376C41" w:rsidRDefault="00376C41" w:rsidP="00376C41">
      <w:r w:rsidRPr="00376C41">
        <w:rPr>
          <w:highlight w:val="yellow"/>
        </w:rPr>
        <w:t>Contraintes / rules pcb</w:t>
      </w:r>
    </w:p>
    <w:p w14:paraId="76371D56" w14:textId="68C43E54" w:rsidR="00376C41" w:rsidRPr="00376C41" w:rsidRDefault="00376C41" w:rsidP="00376C41">
      <w:pPr>
        <w:rPr>
          <w:highlight w:val="yellow"/>
        </w:rPr>
      </w:pPr>
      <w:r w:rsidRPr="00376C41">
        <w:rPr>
          <w:highlight w:val="yellow"/>
        </w:rPr>
        <w:t>Taille des pistes</w:t>
      </w:r>
    </w:p>
    <w:p w14:paraId="4B9816E0" w14:textId="7A7D9E5D" w:rsidR="00376C41" w:rsidRPr="00376C41" w:rsidRDefault="00376C41" w:rsidP="00376C41">
      <w:pPr>
        <w:rPr>
          <w:highlight w:val="yellow"/>
        </w:rPr>
      </w:pPr>
      <w:r w:rsidRPr="00376C41">
        <w:rPr>
          <w:highlight w:val="yellow"/>
        </w:rPr>
        <w:t>Plans de masse (pourquoi), découpe antenne, etc..</w:t>
      </w:r>
    </w:p>
    <w:p w14:paraId="2A8981A6" w14:textId="3DAD8430" w:rsidR="00376C41" w:rsidRPr="00376C41" w:rsidRDefault="00376C41" w:rsidP="00376C41">
      <w:pPr>
        <w:rPr>
          <w:highlight w:val="yellow"/>
        </w:rPr>
      </w:pPr>
      <w:r w:rsidRPr="00376C41">
        <w:rPr>
          <w:highlight w:val="yellow"/>
        </w:rPr>
        <w:t>Pourquoi stitiching</w:t>
      </w:r>
    </w:p>
    <w:p w14:paraId="44B505B8" w14:textId="64FE2EE2" w:rsidR="00376C41" w:rsidRPr="00376C41" w:rsidRDefault="00376C41" w:rsidP="00376C41">
      <w:r w:rsidRPr="00376C41">
        <w:rPr>
          <w:highlight w:val="yellow"/>
        </w:rPr>
        <w:t>Placement (alim à découpage) (230vac) etc..</w:t>
      </w:r>
    </w:p>
    <w:p w14:paraId="70BCE7CC" w14:textId="77777777" w:rsidR="00282B24" w:rsidRDefault="00282B24" w:rsidP="00036971">
      <w:pPr>
        <w:rPr>
          <w:rFonts w:ascii="Gentium Basic" w:eastAsiaTheme="majorEastAsia" w:hAnsi="Gentium Basic" w:cstheme="majorBidi"/>
          <w:sz w:val="36"/>
          <w:szCs w:val="32"/>
        </w:rPr>
      </w:pPr>
      <w:r>
        <w:br w:type="page"/>
      </w:r>
    </w:p>
    <w:p w14:paraId="2805C261" w14:textId="79D86F16" w:rsidR="008760E4" w:rsidRDefault="008760E4" w:rsidP="00E84CD5">
      <w:pPr>
        <w:pStyle w:val="Titre1"/>
      </w:pPr>
      <w:bookmarkStart w:id="20" w:name="_Toc145004165"/>
      <w:r w:rsidRPr="00E84CD5">
        <w:lastRenderedPageBreak/>
        <w:t>Software</w:t>
      </w:r>
      <w:bookmarkEnd w:id="20"/>
    </w:p>
    <w:p w14:paraId="7F2A906E" w14:textId="34AED6B1" w:rsidR="00376C41" w:rsidRPr="00376C41" w:rsidRDefault="00376C41" w:rsidP="00376C41">
      <w:r>
        <w:t>Machines d’état global</w:t>
      </w:r>
    </w:p>
    <w:p w14:paraId="1B713D83" w14:textId="625180FC" w:rsidR="00282B24" w:rsidRDefault="00282B24" w:rsidP="00036971">
      <w:r>
        <w:br w:type="page"/>
      </w:r>
    </w:p>
    <w:p w14:paraId="7FFEDA14" w14:textId="416A1BCD" w:rsidR="008760E4" w:rsidRDefault="008760E4" w:rsidP="00E84CD5">
      <w:pPr>
        <w:pStyle w:val="Titre1"/>
      </w:pPr>
      <w:bookmarkStart w:id="21" w:name="_Toc145004166"/>
      <w:r w:rsidRPr="00E84CD5">
        <w:lastRenderedPageBreak/>
        <w:t>Conclusion</w:t>
      </w:r>
      <w:bookmarkEnd w:id="21"/>
    </w:p>
    <w:p w14:paraId="1EB9673C" w14:textId="49BA2184" w:rsidR="00282B24" w:rsidRDefault="00282B24" w:rsidP="00036971">
      <w:r>
        <w:br w:type="page"/>
      </w:r>
    </w:p>
    <w:p w14:paraId="6F011F1C" w14:textId="7D5A0764" w:rsidR="008760E4" w:rsidRDefault="008760E4" w:rsidP="00E84CD5">
      <w:pPr>
        <w:pStyle w:val="Titre1"/>
      </w:pPr>
      <w:bookmarkStart w:id="22" w:name="_Toc145004167"/>
      <w:r w:rsidRPr="00E84CD5">
        <w:lastRenderedPageBreak/>
        <w:t>Bibliographie</w:t>
      </w:r>
      <w:bookmarkEnd w:id="22"/>
    </w:p>
    <w:p w14:paraId="59B85C66" w14:textId="77777777" w:rsidR="00205E51" w:rsidRPr="00205E51" w:rsidRDefault="00741082" w:rsidP="00036971">
      <w:pPr>
        <w:pStyle w:val="Bibliographie"/>
      </w:pPr>
      <w:r>
        <w:fldChar w:fldCharType="begin"/>
      </w:r>
      <w:r w:rsidR="00205E51">
        <w:instrText xml:space="preserve"> ADDIN ZOTERO_BIBL {"uncited":[],"omitted":[],"custom":[]} CSL_BIBLIOGRAPHY </w:instrText>
      </w:r>
      <w:r>
        <w:fldChar w:fldCharType="separate"/>
      </w:r>
      <w:r w:rsidR="00205E51" w:rsidRPr="00205E51">
        <w:t>[1]</w:t>
      </w:r>
      <w:r w:rsidR="00205E51" w:rsidRPr="00205E51">
        <w:tab/>
        <w:t>« MIFARE Classic EV1 1K - 4K ». https://www.nxp.com/products/rfid-nfc/mifare-hf/mifare-classic/mifare-classic-ev1-1k-4k:MF1S50YYX_V1 (consulté le 22 août 2023).</w:t>
      </w:r>
    </w:p>
    <w:p w14:paraId="10BD90D8" w14:textId="1BB8B85F" w:rsidR="00205E51" w:rsidRDefault="00205E51" w:rsidP="00036971">
      <w:pPr>
        <w:pStyle w:val="Bibliographie"/>
      </w:pPr>
      <w:r w:rsidRPr="00205E51">
        <w:t>[2]</w:t>
      </w:r>
      <w:r w:rsidRPr="00205E51">
        <w:tab/>
        <w:t>« Ethernet Starter Kit II ». https://www.microchip.com/en-us/development-tool/dm320004-2 (consulté le 22 août 2023).</w:t>
      </w:r>
    </w:p>
    <w:p w14:paraId="0313E713" w14:textId="77777777" w:rsidR="00F22A9D" w:rsidRPr="00741082" w:rsidRDefault="00741082" w:rsidP="00036971">
      <w: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14:paraId="13314D99" w14:textId="77777777" w:rsidTr="00461D01">
        <w:tc>
          <w:tcPr>
            <w:tcW w:w="1555" w:type="dxa"/>
          </w:tcPr>
          <w:p w14:paraId="6F6AFD42" w14:textId="48986EA9" w:rsidR="00F22A9D" w:rsidRPr="00F22A9D" w:rsidRDefault="00F22A9D" w:rsidP="00F22A9D">
            <w:pPr>
              <w:jc w:val="center"/>
              <w:rPr>
                <w:i/>
              </w:rPr>
            </w:pPr>
            <w:r>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03D8815B" w:rsidR="00F22A9D" w:rsidRDefault="00F22A9D" w:rsidP="00F22A9D">
            <w:r w:rsidRPr="00461D01">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F22A9D">
              <w:rPr>
                <w:i/>
              </w:rPr>
              <w:t>.</w:t>
            </w:r>
          </w:p>
        </w:tc>
      </w:tr>
    </w:tbl>
    <w:p w14:paraId="4BAE724C" w14:textId="7E639C21" w:rsidR="00282B24" w:rsidRDefault="00282B24" w:rsidP="00036971">
      <w:r>
        <w:br w:type="page"/>
      </w:r>
    </w:p>
    <w:p w14:paraId="721A80BE" w14:textId="2743AFD7" w:rsidR="002D2D84" w:rsidRDefault="002D2D84" w:rsidP="002D2D84">
      <w:pPr>
        <w:pStyle w:val="Titre1"/>
      </w:pPr>
      <w:bookmarkStart w:id="23" w:name="_Toc145004168"/>
      <w:r>
        <w:lastRenderedPageBreak/>
        <w:t>Logiciels</w:t>
      </w:r>
      <w:bookmarkEnd w:id="23"/>
    </w:p>
    <w:tbl>
      <w:tblPr>
        <w:tblStyle w:val="Grilledutableau"/>
        <w:tblW w:w="6804" w:type="dxa"/>
        <w:jc w:val="center"/>
        <w:tblLook w:val="04A0" w:firstRow="1" w:lastRow="0" w:firstColumn="1" w:lastColumn="0" w:noHBand="0" w:noVBand="1"/>
      </w:tblPr>
      <w:tblGrid>
        <w:gridCol w:w="5102"/>
        <w:gridCol w:w="1702"/>
      </w:tblGrid>
      <w:tr w:rsidR="00414BC7" w14:paraId="241B829F" w14:textId="77777777" w:rsidTr="00FF4057">
        <w:trPr>
          <w:trHeight w:val="1247"/>
          <w:jc w:val="center"/>
        </w:trPr>
        <w:tc>
          <w:tcPr>
            <w:tcW w:w="5000" w:type="pct"/>
            <w:gridSpan w:val="2"/>
            <w:vAlign w:val="center"/>
          </w:tcPr>
          <w:p w14:paraId="7FE58B3C" w14:textId="77777777" w:rsidR="00414BC7" w:rsidRPr="00F22A9D" w:rsidRDefault="00414BC7" w:rsidP="00036971">
            <w:pPr>
              <w:pStyle w:val="Image-centree"/>
              <w:rPr>
                <w:lang w:val="fr-CH"/>
              </w:rPr>
            </w:pPr>
            <w:r>
              <w:rPr>
                <w:noProof/>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414BC7" w14:paraId="5F46FF96" w14:textId="77777777" w:rsidTr="00461D01">
        <w:trPr>
          <w:jc w:val="center"/>
        </w:trPr>
        <w:tc>
          <w:tcPr>
            <w:tcW w:w="3749" w:type="pct"/>
            <w:shd w:val="clear" w:color="auto" w:fill="D9D9D9" w:themeFill="background1" w:themeFillShade="D9"/>
          </w:tcPr>
          <w:p w14:paraId="4E6ED11F" w14:textId="77777777" w:rsidR="00414BC7" w:rsidRDefault="00414BC7" w:rsidP="00036971">
            <w:r>
              <w:t>Nom</w:t>
            </w:r>
          </w:p>
        </w:tc>
        <w:tc>
          <w:tcPr>
            <w:tcW w:w="1250" w:type="pct"/>
            <w:shd w:val="clear" w:color="auto" w:fill="D9D9D9" w:themeFill="background1" w:themeFillShade="D9"/>
          </w:tcPr>
          <w:p w14:paraId="0C59776B" w14:textId="77777777" w:rsidR="00414BC7" w:rsidRDefault="00414BC7" w:rsidP="00036971">
            <w:r>
              <w:t>Version</w:t>
            </w:r>
          </w:p>
        </w:tc>
      </w:tr>
      <w:tr w:rsidR="00414BC7" w14:paraId="18F30EA5" w14:textId="77777777" w:rsidTr="00DF23B9">
        <w:trPr>
          <w:jc w:val="center"/>
        </w:trPr>
        <w:tc>
          <w:tcPr>
            <w:tcW w:w="3749" w:type="pct"/>
          </w:tcPr>
          <w:p w14:paraId="41C814C7" w14:textId="77777777" w:rsidR="00414BC7" w:rsidRDefault="00414BC7" w:rsidP="00036971">
            <w:r>
              <w:t>MPLAB X</w:t>
            </w:r>
          </w:p>
        </w:tc>
        <w:tc>
          <w:tcPr>
            <w:tcW w:w="1250" w:type="pct"/>
          </w:tcPr>
          <w:p w14:paraId="33D1F6BA" w14:textId="77777777" w:rsidR="00414BC7" w:rsidRDefault="00414BC7" w:rsidP="00036971">
            <w:r>
              <w:t>5.45</w:t>
            </w:r>
          </w:p>
        </w:tc>
      </w:tr>
      <w:tr w:rsidR="00414BC7" w14:paraId="72E110ED" w14:textId="77777777" w:rsidTr="00DF23B9">
        <w:trPr>
          <w:jc w:val="center"/>
        </w:trPr>
        <w:tc>
          <w:tcPr>
            <w:tcW w:w="3749" w:type="pct"/>
          </w:tcPr>
          <w:p w14:paraId="3F8597F3" w14:textId="77777777" w:rsidR="00414BC7" w:rsidRDefault="00414BC7" w:rsidP="00036971">
            <w:r>
              <w:t>Harmony</w:t>
            </w:r>
          </w:p>
        </w:tc>
        <w:tc>
          <w:tcPr>
            <w:tcW w:w="1250" w:type="pct"/>
          </w:tcPr>
          <w:p w14:paraId="03230E1D" w14:textId="77777777" w:rsidR="00414BC7" w:rsidRDefault="00414BC7" w:rsidP="00036971">
            <w:r>
              <w:t>2…..</w:t>
            </w:r>
          </w:p>
        </w:tc>
      </w:tr>
    </w:tbl>
    <w:p w14:paraId="57520062" w14:textId="77777777" w:rsidR="00414BC7" w:rsidRPr="00414BC7"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14:paraId="7E20CB75" w14:textId="77777777" w:rsidTr="00FF4057">
        <w:trPr>
          <w:trHeight w:val="1247"/>
          <w:jc w:val="center"/>
        </w:trPr>
        <w:tc>
          <w:tcPr>
            <w:tcW w:w="5000" w:type="pct"/>
            <w:gridSpan w:val="2"/>
            <w:vAlign w:val="center"/>
          </w:tcPr>
          <w:p w14:paraId="333EBA3C" w14:textId="374390B5" w:rsidR="002D2D84" w:rsidRDefault="002D2D84" w:rsidP="00036971">
            <w:pPr>
              <w:pStyle w:val="Image-centree"/>
            </w:pPr>
            <w:r>
              <w:rPr>
                <w:noProof/>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14:paraId="6D04E56D" w14:textId="77777777" w:rsidTr="00461D01">
        <w:trPr>
          <w:trHeight w:val="53"/>
          <w:jc w:val="center"/>
        </w:trPr>
        <w:tc>
          <w:tcPr>
            <w:tcW w:w="3749" w:type="pct"/>
            <w:shd w:val="clear" w:color="auto" w:fill="D9D9D9" w:themeFill="background1" w:themeFillShade="D9"/>
          </w:tcPr>
          <w:p w14:paraId="4B2A4250" w14:textId="69D265ED" w:rsidR="002D2D84" w:rsidRDefault="002D2D84" w:rsidP="00036971">
            <w:r>
              <w:t>Nom</w:t>
            </w:r>
          </w:p>
        </w:tc>
        <w:tc>
          <w:tcPr>
            <w:tcW w:w="1250" w:type="pct"/>
            <w:shd w:val="clear" w:color="auto" w:fill="D9D9D9" w:themeFill="background1" w:themeFillShade="D9"/>
          </w:tcPr>
          <w:p w14:paraId="2F3EC5D0" w14:textId="479D2A49" w:rsidR="002D2D84" w:rsidRDefault="002D2D84" w:rsidP="00036971">
            <w:r>
              <w:t>Version</w:t>
            </w:r>
          </w:p>
        </w:tc>
      </w:tr>
      <w:tr w:rsidR="002D2D84" w14:paraId="46B7E7D1" w14:textId="77777777" w:rsidTr="00DF23B9">
        <w:trPr>
          <w:jc w:val="center"/>
        </w:trPr>
        <w:tc>
          <w:tcPr>
            <w:tcW w:w="3749" w:type="pct"/>
          </w:tcPr>
          <w:p w14:paraId="6FE26A1A" w14:textId="458929B2" w:rsidR="002D2D84" w:rsidRDefault="002D2D84" w:rsidP="00036971">
            <w:r>
              <w:t>NRF Tools</w:t>
            </w:r>
          </w:p>
        </w:tc>
        <w:tc>
          <w:tcPr>
            <w:tcW w:w="1250" w:type="pct"/>
          </w:tcPr>
          <w:p w14:paraId="5C0D49AD" w14:textId="53CC3569" w:rsidR="002D2D84" w:rsidRDefault="002D2D84" w:rsidP="00036971">
            <w:r>
              <w:t>8</w:t>
            </w:r>
            <w:r w:rsidR="00DF23B9">
              <w:t>.9</w:t>
            </w:r>
          </w:p>
        </w:tc>
      </w:tr>
    </w:tbl>
    <w:p w14:paraId="17CE70F8" w14:textId="77777777" w:rsidR="00282B24" w:rsidRDefault="00282B24" w:rsidP="00036971">
      <w:pPr>
        <w:rPr>
          <w:rFonts w:ascii="Gentium Basic" w:eastAsiaTheme="majorEastAsia" w:hAnsi="Gentium Basic" w:cstheme="majorBidi"/>
          <w:sz w:val="36"/>
          <w:szCs w:val="32"/>
        </w:rPr>
      </w:pPr>
      <w:r>
        <w:br w:type="page"/>
      </w:r>
    </w:p>
    <w:p w14:paraId="19135A1A" w14:textId="204B453C" w:rsidR="008760E4" w:rsidRDefault="008760E4" w:rsidP="00E84CD5">
      <w:pPr>
        <w:pStyle w:val="Titre1"/>
      </w:pPr>
      <w:bookmarkStart w:id="24" w:name="_Toc145004169"/>
      <w:r w:rsidRPr="00E84CD5">
        <w:lastRenderedPageBreak/>
        <w:t>Annexes</w:t>
      </w:r>
      <w:bookmarkEnd w:id="24"/>
    </w:p>
    <w:p w14:paraId="02ABC2A7" w14:textId="5A2CB6B0" w:rsidR="00282B24" w:rsidRDefault="00282B24" w:rsidP="00282B24">
      <w:pPr>
        <w:pStyle w:val="Titre2"/>
      </w:pPr>
      <w:bookmarkStart w:id="25" w:name="_Toc145004170"/>
      <w:bookmarkStart w:id="26" w:name="_Ref145058489"/>
      <w:r>
        <w:t>Cahier des charges</w:t>
      </w:r>
      <w:bookmarkEnd w:id="25"/>
      <w:bookmarkEnd w:id="26"/>
    </w:p>
    <w:p w14:paraId="006955FC" w14:textId="378FC285" w:rsidR="00282B24" w:rsidRDefault="00282B24" w:rsidP="007A2175">
      <w:pPr>
        <w:pStyle w:val="Titre2"/>
      </w:pPr>
      <w:bookmarkStart w:id="27" w:name="_Toc145004171"/>
      <w:r>
        <w:t>Planification</w:t>
      </w:r>
      <w:bookmarkEnd w:id="27"/>
    </w:p>
    <w:p w14:paraId="21262D1A" w14:textId="342B1443" w:rsidR="00282B24" w:rsidRDefault="00282B24" w:rsidP="00282B24">
      <w:pPr>
        <w:pStyle w:val="Titre2"/>
      </w:pPr>
      <w:bookmarkStart w:id="28" w:name="_Toc145004172"/>
      <w:r>
        <w:t>Journal de travail</w:t>
      </w:r>
      <w:bookmarkEnd w:id="28"/>
    </w:p>
    <w:p w14:paraId="73B51AEA" w14:textId="1A0EC439" w:rsidR="00282B24" w:rsidRDefault="00282B24" w:rsidP="00282B24">
      <w:pPr>
        <w:pStyle w:val="Titre2"/>
      </w:pPr>
      <w:bookmarkStart w:id="29" w:name="_Toc145004173"/>
      <w:r>
        <w:t>Procès-verbaux des séances hebdomadaires</w:t>
      </w:r>
      <w:bookmarkEnd w:id="29"/>
    </w:p>
    <w:p w14:paraId="438A7F85" w14:textId="77777777" w:rsidR="00282B24" w:rsidRPr="00282B24" w:rsidRDefault="00282B24" w:rsidP="00036971"/>
    <w:sectPr w:rsidR="00282B24" w:rsidRPr="00282B24"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4BA0AF" w14:textId="77777777" w:rsidR="00C876D7" w:rsidRDefault="00C876D7" w:rsidP="00557ADD">
      <w:pPr>
        <w:spacing w:before="0" w:after="0" w:line="240" w:lineRule="auto"/>
      </w:pPr>
      <w:r>
        <w:separator/>
      </w:r>
    </w:p>
  </w:endnote>
  <w:endnote w:type="continuationSeparator" w:id="0">
    <w:p w14:paraId="15A3EF8B" w14:textId="77777777" w:rsidR="00C876D7" w:rsidRDefault="00C876D7" w:rsidP="00557AD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asic">
    <w:panose1 w:val="02000503060000020004"/>
    <w:charset w:val="00"/>
    <w:family w:val="auto"/>
    <w:pitch w:val="variable"/>
    <w:sig w:usb0="A000007F" w:usb1="5000204A" w:usb2="00000000" w:usb3="00000000" w:csb0="0000001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ntium Book Basic">
    <w:panose1 w:val="02000503060000020004"/>
    <w:charset w:val="00"/>
    <w:family w:val="auto"/>
    <w:pitch w:val="variable"/>
    <w:sig w:usb0="A000007F" w:usb1="5000204A" w:usb2="00000000" w:usb3="00000000" w:csb0="00000013" w:csb1="00000000"/>
  </w:font>
  <w:font w:name="ETML">
    <w:panose1 w:val="020B06030503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2DE62BD5" w:rsidR="00291918" w:rsidRDefault="00291918">
    <w:pPr>
      <w:pStyle w:val="Pieddepage"/>
    </w:pPr>
    <w:r>
      <w:t>Miguel Santos</w:t>
    </w:r>
    <w:r>
      <w:tab/>
      <w:t>SLO</w:t>
    </w:r>
    <w:r>
      <w:tab/>
    </w:r>
    <w:r>
      <w:fldChar w:fldCharType="begin"/>
    </w:r>
    <w:r>
      <w:instrText xml:space="preserve"> PAGE  \* Arabic  \* MERGEFORMAT </w:instrText>
    </w:r>
    <w:r>
      <w:fldChar w:fldCharType="separate"/>
    </w:r>
    <w:r w:rsidR="00961C1D">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46B557" w14:textId="77777777" w:rsidR="00C876D7" w:rsidRDefault="00C876D7" w:rsidP="00557ADD">
      <w:pPr>
        <w:spacing w:before="0" w:after="0" w:line="240" w:lineRule="auto"/>
      </w:pPr>
      <w:r>
        <w:separator/>
      </w:r>
    </w:p>
  </w:footnote>
  <w:footnote w:type="continuationSeparator" w:id="0">
    <w:p w14:paraId="4AD792FF" w14:textId="77777777" w:rsidR="00C876D7" w:rsidRDefault="00C876D7" w:rsidP="00557AD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291918" w:rsidRDefault="00291918" w:rsidP="009F5001">
    <w:pPr>
      <w:pStyle w:val="En-tte"/>
    </w:pPr>
    <w:r w:rsidRPr="009F5001">
      <w:rPr>
        <w:rStyle w:val="etml-es-logoCar"/>
      </w:rPr>
      <w:t>ETML-</w:t>
    </w:r>
    <w:r w:rsidRPr="009F5001">
      <w:rPr>
        <w:rStyle w:val="etml-es-logoCar"/>
        <w:color w:val="FF0000"/>
      </w:rPr>
      <w:t>ES</w:t>
    </w:r>
    <w:r>
      <w:tab/>
      <w:t>Diplôme</w:t>
    </w:r>
    <w:r>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15D6A"/>
    <w:multiLevelType w:val="multilevel"/>
    <w:tmpl w:val="36C47344"/>
    <w:name w:val="2312-Num"/>
    <w:numStyleLink w:val="2312-Numerotation"/>
  </w:abstractNum>
  <w:abstractNum w:abstractNumId="1"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70C7AD9"/>
    <w:multiLevelType w:val="multilevel"/>
    <w:tmpl w:val="36C47344"/>
    <w:name w:val="2312-Num32"/>
    <w:numStyleLink w:val="2312-Numerotation"/>
  </w:abstractNum>
  <w:abstractNum w:abstractNumId="3" w15:restartNumberingAfterBreak="0">
    <w:nsid w:val="55962A68"/>
    <w:multiLevelType w:val="multilevel"/>
    <w:tmpl w:val="36C47344"/>
    <w:name w:val="2312-Num3"/>
    <w:numStyleLink w:val="2312-Numerotation"/>
  </w:abstractNum>
  <w:abstractNum w:abstractNumId="4" w15:restartNumberingAfterBreak="0">
    <w:nsid w:val="66DB1F6A"/>
    <w:multiLevelType w:val="multilevel"/>
    <w:tmpl w:val="36C47344"/>
    <w:name w:val="2312-Num2"/>
    <w:numStyleLink w:val="2312-Numerotation"/>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20F9B"/>
    <w:rsid w:val="000301CF"/>
    <w:rsid w:val="00036971"/>
    <w:rsid w:val="000B2528"/>
    <w:rsid w:val="000C2F69"/>
    <w:rsid w:val="000C53A3"/>
    <w:rsid w:val="0011384E"/>
    <w:rsid w:val="001236E1"/>
    <w:rsid w:val="00165D7C"/>
    <w:rsid w:val="00184974"/>
    <w:rsid w:val="001945FF"/>
    <w:rsid w:val="001F0D34"/>
    <w:rsid w:val="00205E51"/>
    <w:rsid w:val="00211FC0"/>
    <w:rsid w:val="00215813"/>
    <w:rsid w:val="00217637"/>
    <w:rsid w:val="00243D50"/>
    <w:rsid w:val="00261A93"/>
    <w:rsid w:val="00282B24"/>
    <w:rsid w:val="00291918"/>
    <w:rsid w:val="00293D82"/>
    <w:rsid w:val="0029415F"/>
    <w:rsid w:val="002B6F8F"/>
    <w:rsid w:val="002D2D84"/>
    <w:rsid w:val="0031518F"/>
    <w:rsid w:val="00322D9E"/>
    <w:rsid w:val="00343AB5"/>
    <w:rsid w:val="003460C3"/>
    <w:rsid w:val="003765F8"/>
    <w:rsid w:val="00376C41"/>
    <w:rsid w:val="003C72C2"/>
    <w:rsid w:val="0040514E"/>
    <w:rsid w:val="00414BC7"/>
    <w:rsid w:val="0042660F"/>
    <w:rsid w:val="00426AD1"/>
    <w:rsid w:val="00461D01"/>
    <w:rsid w:val="00471339"/>
    <w:rsid w:val="00487560"/>
    <w:rsid w:val="004D70A5"/>
    <w:rsid w:val="004E425B"/>
    <w:rsid w:val="00531FDB"/>
    <w:rsid w:val="00535D80"/>
    <w:rsid w:val="00557ADD"/>
    <w:rsid w:val="00567DE9"/>
    <w:rsid w:val="00580919"/>
    <w:rsid w:val="0058140E"/>
    <w:rsid w:val="005917CD"/>
    <w:rsid w:val="005A6ED2"/>
    <w:rsid w:val="005E63FB"/>
    <w:rsid w:val="005F0768"/>
    <w:rsid w:val="0064633D"/>
    <w:rsid w:val="006479B4"/>
    <w:rsid w:val="006566FB"/>
    <w:rsid w:val="006B5C63"/>
    <w:rsid w:val="006D47C8"/>
    <w:rsid w:val="006F4B47"/>
    <w:rsid w:val="0070774A"/>
    <w:rsid w:val="00711671"/>
    <w:rsid w:val="007142F7"/>
    <w:rsid w:val="00741082"/>
    <w:rsid w:val="007A2175"/>
    <w:rsid w:val="007A4C02"/>
    <w:rsid w:val="007E06E1"/>
    <w:rsid w:val="007E557B"/>
    <w:rsid w:val="00844240"/>
    <w:rsid w:val="00855A95"/>
    <w:rsid w:val="008760E4"/>
    <w:rsid w:val="008B228F"/>
    <w:rsid w:val="00903211"/>
    <w:rsid w:val="00940FA5"/>
    <w:rsid w:val="0094624C"/>
    <w:rsid w:val="00961C1D"/>
    <w:rsid w:val="009824D2"/>
    <w:rsid w:val="00983124"/>
    <w:rsid w:val="009C00B6"/>
    <w:rsid w:val="009D3051"/>
    <w:rsid w:val="009D35AC"/>
    <w:rsid w:val="009D41F3"/>
    <w:rsid w:val="009F5001"/>
    <w:rsid w:val="00A36937"/>
    <w:rsid w:val="00A80E2F"/>
    <w:rsid w:val="00A87DB7"/>
    <w:rsid w:val="00AC7EF3"/>
    <w:rsid w:val="00AD2D8F"/>
    <w:rsid w:val="00AF4F88"/>
    <w:rsid w:val="00B23996"/>
    <w:rsid w:val="00BD7FFD"/>
    <w:rsid w:val="00C14BDA"/>
    <w:rsid w:val="00C33D59"/>
    <w:rsid w:val="00C50B23"/>
    <w:rsid w:val="00C876D7"/>
    <w:rsid w:val="00CD345A"/>
    <w:rsid w:val="00D02187"/>
    <w:rsid w:val="00D3373A"/>
    <w:rsid w:val="00D80EA5"/>
    <w:rsid w:val="00D97B0B"/>
    <w:rsid w:val="00DB29E6"/>
    <w:rsid w:val="00DF23B9"/>
    <w:rsid w:val="00DF2BD4"/>
    <w:rsid w:val="00E543C4"/>
    <w:rsid w:val="00E84CD5"/>
    <w:rsid w:val="00EC6C88"/>
    <w:rsid w:val="00F062DB"/>
    <w:rsid w:val="00F22A9D"/>
    <w:rsid w:val="00F308BB"/>
    <w:rsid w:val="00F7083F"/>
    <w:rsid w:val="00FE62E6"/>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971"/>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165D7C"/>
    <w:pPr>
      <w:spacing w:before="60" w:after="60" w:line="240" w:lineRule="auto"/>
      <w:jc w:val="center"/>
    </w:pPr>
    <w:rPr>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165D7C"/>
    <w:rPr>
      <w:rFonts w:ascii="Gentium Book Basic" w:hAnsi="Gentium Book Basic"/>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B6954-2312-41E0-B932-3D98572E0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0</TotalTime>
  <Pages>1</Pages>
  <Words>3035</Words>
  <Characters>16696</Characters>
  <Application>Microsoft Office Word</Application>
  <DocSecurity>0</DocSecurity>
  <Lines>139</Lines>
  <Paragraphs>39</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1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35</cp:revision>
  <dcterms:created xsi:type="dcterms:W3CDTF">2023-09-04T12:02:00Z</dcterms:created>
  <dcterms:modified xsi:type="dcterms:W3CDTF">2023-09-15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74mc03M"/&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